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717B2"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noProof/>
          <w:sz w:val="24"/>
          <w:szCs w:val="24"/>
        </w:rPr>
        <w:drawing>
          <wp:inline distT="114300" distB="114300" distL="114300" distR="114300" wp14:anchorId="014AAB0E" wp14:editId="2890EFC2">
            <wp:extent cx="2817975" cy="586708"/>
            <wp:effectExtent l="0" t="0" r="0" b="0"/>
            <wp:docPr id="7894657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817975" cy="586708"/>
                    </a:xfrm>
                    <a:prstGeom prst="rect">
                      <a:avLst/>
                    </a:prstGeom>
                    <a:ln/>
                  </pic:spPr>
                </pic:pic>
              </a:graphicData>
            </a:graphic>
          </wp:inline>
        </w:drawing>
      </w:r>
    </w:p>
    <w:p w14:paraId="69550CA9"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FACULTAD DE ARQUITECTURA E INGENIERÍA</w:t>
      </w:r>
    </w:p>
    <w:p w14:paraId="7ED3991D"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ESCUELA PROFESIONAL DE INGENIERÍA DE SOFTWARE</w:t>
      </w:r>
    </w:p>
    <w:p w14:paraId="16A5F90E" w14:textId="77777777" w:rsidR="00D34AB2" w:rsidRPr="00ED72A5" w:rsidRDefault="00D34AB2" w:rsidP="00ED72A5">
      <w:pPr>
        <w:spacing w:after="0" w:line="360" w:lineRule="auto"/>
        <w:jc w:val="center"/>
        <w:rPr>
          <w:rFonts w:asciiTheme="minorBidi" w:hAnsiTheme="minorBidi" w:cstheme="minorBidi"/>
          <w:b/>
          <w:bCs/>
          <w:sz w:val="24"/>
          <w:szCs w:val="24"/>
        </w:rPr>
      </w:pPr>
    </w:p>
    <w:p w14:paraId="785049F3" w14:textId="77777777" w:rsidR="00D34AB2" w:rsidRPr="00ED72A5" w:rsidRDefault="00D34AB2" w:rsidP="00ED72A5">
      <w:pPr>
        <w:spacing w:after="0" w:line="360" w:lineRule="auto"/>
        <w:jc w:val="center"/>
        <w:rPr>
          <w:rFonts w:asciiTheme="minorBidi" w:hAnsiTheme="minorBidi" w:cstheme="minorBidi"/>
          <w:b/>
          <w:bCs/>
          <w:sz w:val="24"/>
          <w:szCs w:val="24"/>
        </w:rPr>
      </w:pPr>
    </w:p>
    <w:p w14:paraId="3B31F480" w14:textId="77777777" w:rsidR="00D34AB2" w:rsidRPr="00ED72A5" w:rsidRDefault="00D34AB2" w:rsidP="00ED72A5">
      <w:pPr>
        <w:spacing w:after="0" w:line="360" w:lineRule="auto"/>
        <w:jc w:val="center"/>
        <w:rPr>
          <w:rFonts w:asciiTheme="minorBidi" w:hAnsiTheme="minorBidi" w:cstheme="minorBidi"/>
          <w:b/>
          <w:bCs/>
          <w:sz w:val="24"/>
          <w:szCs w:val="24"/>
        </w:rPr>
      </w:pPr>
    </w:p>
    <w:p w14:paraId="067DAAD8"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CURSO</w:t>
      </w:r>
    </w:p>
    <w:p w14:paraId="1E0FD9DE"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FUNDAMENTOS DE PROGRAMACIÓN</w:t>
      </w:r>
    </w:p>
    <w:p w14:paraId="6125D25E" w14:textId="77777777" w:rsidR="00D34AB2" w:rsidRPr="00ED72A5" w:rsidRDefault="00D34AB2" w:rsidP="00ED72A5">
      <w:pPr>
        <w:spacing w:after="0" w:line="360" w:lineRule="auto"/>
        <w:jc w:val="center"/>
        <w:rPr>
          <w:rFonts w:asciiTheme="minorBidi" w:hAnsiTheme="minorBidi" w:cstheme="minorBidi"/>
          <w:b/>
          <w:bCs/>
          <w:sz w:val="24"/>
          <w:szCs w:val="24"/>
        </w:rPr>
      </w:pPr>
    </w:p>
    <w:p w14:paraId="03044D40" w14:textId="77777777" w:rsidR="00D34AB2" w:rsidRPr="00ED72A5" w:rsidRDefault="00D34AB2" w:rsidP="00ED72A5">
      <w:pPr>
        <w:spacing w:after="0" w:line="360" w:lineRule="auto"/>
        <w:rPr>
          <w:rFonts w:asciiTheme="minorBidi" w:hAnsiTheme="minorBidi" w:cstheme="minorBidi"/>
          <w:b/>
          <w:bCs/>
          <w:sz w:val="24"/>
          <w:szCs w:val="24"/>
        </w:rPr>
      </w:pPr>
    </w:p>
    <w:p w14:paraId="57142F58"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PROYECTO</w:t>
      </w:r>
    </w:p>
    <w:p w14:paraId="3C692B6C" w14:textId="6BDBA1F0" w:rsidR="00D34AB2" w:rsidRPr="00ED72A5" w:rsidRDefault="0044568F" w:rsidP="00ED72A5">
      <w:pPr>
        <w:spacing w:after="0" w:line="360" w:lineRule="auto"/>
        <w:jc w:val="center"/>
        <w:rPr>
          <w:rFonts w:asciiTheme="minorBidi" w:hAnsiTheme="minorBidi" w:cstheme="minorBidi"/>
          <w:sz w:val="24"/>
          <w:szCs w:val="24"/>
        </w:rPr>
      </w:pPr>
      <w:r w:rsidRPr="00ED72A5">
        <w:rPr>
          <w:rFonts w:asciiTheme="minorBidi" w:hAnsiTheme="minorBidi" w:cstheme="minorBidi"/>
          <w:sz w:val="24"/>
          <w:szCs w:val="24"/>
        </w:rPr>
        <w:t xml:space="preserve">Sistema de </w:t>
      </w:r>
      <w:r w:rsidR="001B628B" w:rsidRPr="00ED72A5">
        <w:rPr>
          <w:rFonts w:asciiTheme="minorBidi" w:hAnsiTheme="minorBidi" w:cstheme="minorBidi"/>
          <w:sz w:val="24"/>
          <w:szCs w:val="24"/>
        </w:rPr>
        <w:t>g</w:t>
      </w:r>
      <w:r w:rsidRPr="00ED72A5">
        <w:rPr>
          <w:rFonts w:asciiTheme="minorBidi" w:hAnsiTheme="minorBidi" w:cstheme="minorBidi"/>
          <w:sz w:val="24"/>
          <w:szCs w:val="24"/>
        </w:rPr>
        <w:t xml:space="preserve">estión </w:t>
      </w:r>
      <w:r w:rsidR="001B628B" w:rsidRPr="00ED72A5">
        <w:rPr>
          <w:rFonts w:asciiTheme="minorBidi" w:hAnsiTheme="minorBidi" w:cstheme="minorBidi"/>
          <w:sz w:val="24"/>
          <w:szCs w:val="24"/>
        </w:rPr>
        <w:t>f</w:t>
      </w:r>
      <w:r w:rsidRPr="00ED72A5">
        <w:rPr>
          <w:rFonts w:asciiTheme="minorBidi" w:hAnsiTheme="minorBidi" w:cstheme="minorBidi"/>
          <w:sz w:val="24"/>
          <w:szCs w:val="24"/>
        </w:rPr>
        <w:t xml:space="preserve">inanciera </w:t>
      </w:r>
      <w:r w:rsidR="001B628B" w:rsidRPr="00ED72A5">
        <w:rPr>
          <w:rFonts w:asciiTheme="minorBidi" w:hAnsiTheme="minorBidi" w:cstheme="minorBidi"/>
          <w:sz w:val="24"/>
          <w:szCs w:val="24"/>
        </w:rPr>
        <w:t>p</w:t>
      </w:r>
      <w:r w:rsidRPr="00ED72A5">
        <w:rPr>
          <w:rFonts w:asciiTheme="minorBidi" w:hAnsiTheme="minorBidi" w:cstheme="minorBidi"/>
          <w:sz w:val="24"/>
          <w:szCs w:val="24"/>
        </w:rPr>
        <w:t>ersonal</w:t>
      </w:r>
    </w:p>
    <w:p w14:paraId="29B3A0A8" w14:textId="77777777" w:rsidR="00D34AB2" w:rsidRPr="00ED72A5" w:rsidRDefault="00D34AB2" w:rsidP="00ED72A5">
      <w:pPr>
        <w:spacing w:after="0" w:line="360" w:lineRule="auto"/>
        <w:jc w:val="center"/>
        <w:rPr>
          <w:rFonts w:asciiTheme="minorBidi" w:hAnsiTheme="minorBidi" w:cstheme="minorBidi"/>
          <w:b/>
          <w:bCs/>
          <w:sz w:val="24"/>
          <w:szCs w:val="24"/>
        </w:rPr>
      </w:pPr>
    </w:p>
    <w:p w14:paraId="6B271F60" w14:textId="77777777" w:rsidR="00D34AB2" w:rsidRPr="00ED72A5" w:rsidRDefault="00D34AB2" w:rsidP="00ED72A5">
      <w:pPr>
        <w:spacing w:after="0" w:line="360" w:lineRule="auto"/>
        <w:jc w:val="center"/>
        <w:rPr>
          <w:rFonts w:asciiTheme="minorBidi" w:hAnsiTheme="minorBidi" w:cstheme="minorBidi"/>
          <w:b/>
          <w:bCs/>
          <w:sz w:val="24"/>
          <w:szCs w:val="24"/>
        </w:rPr>
      </w:pPr>
    </w:p>
    <w:p w14:paraId="56EB979D" w14:textId="77777777" w:rsidR="00D34AB2" w:rsidRPr="00ED72A5" w:rsidRDefault="00D34AB2" w:rsidP="00ED72A5">
      <w:pPr>
        <w:spacing w:after="0" w:line="360" w:lineRule="auto"/>
        <w:jc w:val="center"/>
        <w:rPr>
          <w:rFonts w:asciiTheme="minorBidi" w:hAnsiTheme="minorBidi" w:cstheme="minorBidi"/>
          <w:b/>
          <w:bCs/>
          <w:sz w:val="24"/>
          <w:szCs w:val="24"/>
        </w:rPr>
      </w:pPr>
    </w:p>
    <w:p w14:paraId="2724580D"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Integrantes:</w:t>
      </w:r>
    </w:p>
    <w:p w14:paraId="3852A16C" w14:textId="77777777" w:rsidR="00D34AB2" w:rsidRPr="00ED72A5" w:rsidRDefault="00D34AB2" w:rsidP="00ED72A5">
      <w:pPr>
        <w:spacing w:after="0" w:line="360" w:lineRule="auto"/>
        <w:jc w:val="center"/>
        <w:rPr>
          <w:rFonts w:asciiTheme="minorBidi" w:hAnsiTheme="minorBidi" w:cstheme="minorBidi"/>
          <w:b/>
          <w:bCs/>
          <w:sz w:val="24"/>
          <w:szCs w:val="24"/>
        </w:rPr>
      </w:pPr>
    </w:p>
    <w:p w14:paraId="550776A3" w14:textId="2F2CC701" w:rsidR="00D34AB2" w:rsidRPr="006D5CA1" w:rsidRDefault="0044568F" w:rsidP="00ED72A5">
      <w:pPr>
        <w:numPr>
          <w:ilvl w:val="0"/>
          <w:numId w:val="1"/>
        </w:numPr>
        <w:spacing w:after="0" w:line="360" w:lineRule="auto"/>
        <w:rPr>
          <w:rFonts w:asciiTheme="minorBidi" w:hAnsiTheme="minorBidi" w:cstheme="minorBidi"/>
          <w:sz w:val="24"/>
          <w:szCs w:val="24"/>
        </w:rPr>
      </w:pPr>
      <w:r w:rsidRPr="006D5CA1">
        <w:rPr>
          <w:rFonts w:asciiTheme="minorBidi" w:hAnsiTheme="minorBidi" w:cstheme="minorBidi"/>
          <w:sz w:val="24"/>
          <w:szCs w:val="24"/>
        </w:rPr>
        <w:t>Castro Palomino, María de las Nieves</w:t>
      </w:r>
    </w:p>
    <w:p w14:paraId="1A5F3338" w14:textId="5DBFADB1" w:rsidR="00D34AB2" w:rsidRPr="006D5CA1" w:rsidRDefault="0044568F" w:rsidP="00ED72A5">
      <w:pPr>
        <w:numPr>
          <w:ilvl w:val="0"/>
          <w:numId w:val="1"/>
        </w:numPr>
        <w:spacing w:after="0" w:line="360" w:lineRule="auto"/>
        <w:rPr>
          <w:rFonts w:asciiTheme="minorBidi" w:hAnsiTheme="minorBidi" w:cstheme="minorBidi"/>
          <w:sz w:val="24"/>
          <w:szCs w:val="24"/>
        </w:rPr>
      </w:pPr>
      <w:r w:rsidRPr="006D5CA1">
        <w:rPr>
          <w:rFonts w:asciiTheme="minorBidi" w:hAnsiTheme="minorBidi" w:cstheme="minorBidi"/>
          <w:sz w:val="24"/>
          <w:szCs w:val="24"/>
        </w:rPr>
        <w:t>Espinoza Gobea, Oscar Martin</w:t>
      </w:r>
    </w:p>
    <w:p w14:paraId="513CA351" w14:textId="77777777" w:rsidR="00D34AB2" w:rsidRPr="00ED72A5" w:rsidRDefault="0044568F"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Hoces Azañero, Reynaldo Emilio</w:t>
      </w:r>
    </w:p>
    <w:p w14:paraId="50DD1B32" w14:textId="77777777" w:rsidR="00D34AB2" w:rsidRPr="00ED72A5" w:rsidRDefault="0044568F"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Quispe Vera, Rudi Nelson</w:t>
      </w:r>
    </w:p>
    <w:p w14:paraId="4D6931DE" w14:textId="77777777" w:rsidR="00D34AB2" w:rsidRPr="00ED72A5" w:rsidRDefault="0044568F"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 xml:space="preserve">Vicente </w:t>
      </w:r>
      <w:proofErr w:type="spellStart"/>
      <w:r w:rsidRPr="00ED72A5">
        <w:rPr>
          <w:rFonts w:asciiTheme="minorBidi" w:hAnsiTheme="minorBidi" w:cstheme="minorBidi"/>
          <w:sz w:val="24"/>
          <w:szCs w:val="24"/>
        </w:rPr>
        <w:t>Puicon</w:t>
      </w:r>
      <w:proofErr w:type="spellEnd"/>
      <w:r w:rsidRPr="00ED72A5">
        <w:rPr>
          <w:rFonts w:asciiTheme="minorBidi" w:hAnsiTheme="minorBidi" w:cstheme="minorBidi"/>
          <w:sz w:val="24"/>
          <w:szCs w:val="24"/>
        </w:rPr>
        <w:t xml:space="preserve"> Jean Pierre</w:t>
      </w:r>
    </w:p>
    <w:p w14:paraId="57AAF048" w14:textId="77777777" w:rsidR="00D34AB2" w:rsidRPr="00ED72A5" w:rsidRDefault="00D34AB2" w:rsidP="00ED72A5">
      <w:pPr>
        <w:spacing w:after="0" w:line="360" w:lineRule="auto"/>
        <w:jc w:val="center"/>
        <w:rPr>
          <w:rFonts w:asciiTheme="minorBidi" w:hAnsiTheme="minorBidi" w:cstheme="minorBidi"/>
          <w:b/>
          <w:bCs/>
          <w:sz w:val="24"/>
          <w:szCs w:val="24"/>
        </w:rPr>
      </w:pPr>
    </w:p>
    <w:p w14:paraId="53D0E3CE"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Ciclo I</w:t>
      </w:r>
    </w:p>
    <w:p w14:paraId="0FC03406"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2025</w:t>
      </w:r>
    </w:p>
    <w:p w14:paraId="5B988A04" w14:textId="77777777" w:rsidR="00D34AB2" w:rsidRPr="00ED72A5" w:rsidRDefault="0044568F" w:rsidP="00ED72A5">
      <w:pPr>
        <w:spacing w:line="360" w:lineRule="auto"/>
        <w:rPr>
          <w:rFonts w:asciiTheme="minorBidi" w:hAnsiTheme="minorBidi" w:cstheme="minorBidi"/>
          <w:b/>
          <w:bCs/>
          <w:sz w:val="24"/>
          <w:szCs w:val="24"/>
        </w:rPr>
      </w:pPr>
      <w:r w:rsidRPr="00ED72A5">
        <w:rPr>
          <w:rFonts w:asciiTheme="minorBidi" w:hAnsiTheme="minorBidi" w:cstheme="minorBidi"/>
          <w:sz w:val="24"/>
          <w:szCs w:val="24"/>
        </w:rPr>
        <w:br w:type="page"/>
      </w:r>
      <w:r w:rsidRPr="00ED72A5">
        <w:rPr>
          <w:rFonts w:asciiTheme="minorBidi" w:hAnsiTheme="minorBidi" w:cstheme="minorBidi"/>
          <w:b/>
          <w:bCs/>
          <w:sz w:val="24"/>
          <w:szCs w:val="24"/>
        </w:rPr>
        <w:lastRenderedPageBreak/>
        <w:t>Índice general</w:t>
      </w:r>
    </w:p>
    <w:p w14:paraId="0E2E0147" w14:textId="56EFB478" w:rsidR="00B72FA0" w:rsidRDefault="003A1905">
      <w:pPr>
        <w:pStyle w:val="TDC1"/>
        <w:tabs>
          <w:tab w:val="right" w:leader="dot" w:pos="8637"/>
        </w:tabs>
        <w:rPr>
          <w:rFonts w:asciiTheme="minorHAnsi" w:eastAsiaTheme="minorEastAsia" w:hAnsiTheme="minorHAnsi" w:cstheme="minorBidi"/>
          <w:noProof/>
          <w:kern w:val="2"/>
          <w:sz w:val="24"/>
          <w:szCs w:val="24"/>
          <w14:ligatures w14:val="standardContextual"/>
        </w:rPr>
      </w:pP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TOC \o "1-3" \h \z \u </w:instrText>
      </w:r>
      <w:r w:rsidRPr="00ED72A5">
        <w:rPr>
          <w:rFonts w:asciiTheme="minorBidi" w:hAnsiTheme="minorBidi" w:cstheme="minorBidi"/>
          <w:b/>
          <w:bCs/>
          <w:sz w:val="24"/>
          <w:szCs w:val="24"/>
        </w:rPr>
        <w:fldChar w:fldCharType="separate"/>
      </w:r>
      <w:hyperlink w:anchor="_Toc216997007" w:history="1">
        <w:r w:rsidR="00B72FA0" w:rsidRPr="009A00BB">
          <w:rPr>
            <w:rStyle w:val="Hipervnculo"/>
            <w:rFonts w:asciiTheme="minorBidi" w:hAnsiTheme="minorBidi"/>
            <w:noProof/>
          </w:rPr>
          <w:t>Introducción</w:t>
        </w:r>
        <w:r w:rsidR="00B72FA0">
          <w:rPr>
            <w:noProof/>
            <w:webHidden/>
          </w:rPr>
          <w:tab/>
        </w:r>
        <w:r w:rsidR="00B72FA0">
          <w:rPr>
            <w:noProof/>
            <w:webHidden/>
          </w:rPr>
          <w:fldChar w:fldCharType="begin"/>
        </w:r>
        <w:r w:rsidR="00B72FA0">
          <w:rPr>
            <w:noProof/>
            <w:webHidden/>
          </w:rPr>
          <w:instrText xml:space="preserve"> PAGEREF _Toc216997007 \h </w:instrText>
        </w:r>
        <w:r w:rsidR="00B72FA0">
          <w:rPr>
            <w:noProof/>
            <w:webHidden/>
          </w:rPr>
        </w:r>
        <w:r w:rsidR="00B72FA0">
          <w:rPr>
            <w:noProof/>
            <w:webHidden/>
          </w:rPr>
          <w:fldChar w:fldCharType="separate"/>
        </w:r>
        <w:r w:rsidR="00BF614E">
          <w:rPr>
            <w:noProof/>
            <w:webHidden/>
          </w:rPr>
          <w:t>3</w:t>
        </w:r>
        <w:r w:rsidR="00B72FA0">
          <w:rPr>
            <w:noProof/>
            <w:webHidden/>
          </w:rPr>
          <w:fldChar w:fldCharType="end"/>
        </w:r>
      </w:hyperlink>
    </w:p>
    <w:p w14:paraId="15F3B459" w14:textId="1C342142" w:rsidR="00B72FA0" w:rsidRDefault="006D5CA1">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08" w:history="1">
        <w:r w:rsidR="00B72FA0" w:rsidRPr="009A00BB">
          <w:rPr>
            <w:rStyle w:val="Hipervnculo"/>
            <w:rFonts w:asciiTheme="minorBidi" w:hAnsiTheme="minorBidi"/>
            <w:noProof/>
          </w:rPr>
          <w:t>Marco teórico</w:t>
        </w:r>
        <w:r w:rsidR="00B72FA0">
          <w:rPr>
            <w:noProof/>
            <w:webHidden/>
          </w:rPr>
          <w:tab/>
        </w:r>
        <w:r w:rsidR="00B72FA0">
          <w:rPr>
            <w:noProof/>
            <w:webHidden/>
          </w:rPr>
          <w:fldChar w:fldCharType="begin"/>
        </w:r>
        <w:r w:rsidR="00B72FA0">
          <w:rPr>
            <w:noProof/>
            <w:webHidden/>
          </w:rPr>
          <w:instrText xml:space="preserve"> PAGEREF _Toc216997008 \h </w:instrText>
        </w:r>
        <w:r w:rsidR="00B72FA0">
          <w:rPr>
            <w:noProof/>
            <w:webHidden/>
          </w:rPr>
        </w:r>
        <w:r w:rsidR="00B72FA0">
          <w:rPr>
            <w:noProof/>
            <w:webHidden/>
          </w:rPr>
          <w:fldChar w:fldCharType="separate"/>
        </w:r>
        <w:r w:rsidR="00BF614E">
          <w:rPr>
            <w:noProof/>
            <w:webHidden/>
          </w:rPr>
          <w:t>4</w:t>
        </w:r>
        <w:r w:rsidR="00B72FA0">
          <w:rPr>
            <w:noProof/>
            <w:webHidden/>
          </w:rPr>
          <w:fldChar w:fldCharType="end"/>
        </w:r>
      </w:hyperlink>
    </w:p>
    <w:p w14:paraId="415A6C9C" w14:textId="10C6C105"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09" w:history="1">
        <w:r w:rsidR="00B72FA0" w:rsidRPr="009A00BB">
          <w:rPr>
            <w:rStyle w:val="Hipervnculo"/>
            <w:rFonts w:asciiTheme="minorBidi" w:hAnsiTheme="minorBidi"/>
            <w:noProof/>
          </w:rPr>
          <w:t>2.1. Definición de términos básicos</w:t>
        </w:r>
        <w:r w:rsidR="00B72FA0">
          <w:rPr>
            <w:noProof/>
            <w:webHidden/>
          </w:rPr>
          <w:tab/>
        </w:r>
        <w:r w:rsidR="00B72FA0">
          <w:rPr>
            <w:noProof/>
            <w:webHidden/>
          </w:rPr>
          <w:fldChar w:fldCharType="begin"/>
        </w:r>
        <w:r w:rsidR="00B72FA0">
          <w:rPr>
            <w:noProof/>
            <w:webHidden/>
          </w:rPr>
          <w:instrText xml:space="preserve"> PAGEREF _Toc216997009 \h </w:instrText>
        </w:r>
        <w:r w:rsidR="00B72FA0">
          <w:rPr>
            <w:noProof/>
            <w:webHidden/>
          </w:rPr>
        </w:r>
        <w:r w:rsidR="00B72FA0">
          <w:rPr>
            <w:noProof/>
            <w:webHidden/>
          </w:rPr>
          <w:fldChar w:fldCharType="separate"/>
        </w:r>
        <w:r w:rsidR="00BF614E">
          <w:rPr>
            <w:noProof/>
            <w:webHidden/>
          </w:rPr>
          <w:t>8</w:t>
        </w:r>
        <w:r w:rsidR="00B72FA0">
          <w:rPr>
            <w:noProof/>
            <w:webHidden/>
          </w:rPr>
          <w:fldChar w:fldCharType="end"/>
        </w:r>
      </w:hyperlink>
    </w:p>
    <w:p w14:paraId="450571F1" w14:textId="6A6BFEF1" w:rsidR="00B72FA0" w:rsidRDefault="006D5CA1">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10" w:history="1">
        <w:r w:rsidR="00B72FA0" w:rsidRPr="009A00BB">
          <w:rPr>
            <w:rStyle w:val="Hipervnculo"/>
            <w:rFonts w:asciiTheme="minorBidi" w:hAnsiTheme="minorBidi"/>
            <w:noProof/>
          </w:rPr>
          <w:t>Desarrollo</w:t>
        </w:r>
        <w:r w:rsidR="00B72FA0">
          <w:rPr>
            <w:noProof/>
            <w:webHidden/>
          </w:rPr>
          <w:tab/>
        </w:r>
        <w:r w:rsidR="00B72FA0">
          <w:rPr>
            <w:noProof/>
            <w:webHidden/>
          </w:rPr>
          <w:fldChar w:fldCharType="begin"/>
        </w:r>
        <w:r w:rsidR="00B72FA0">
          <w:rPr>
            <w:noProof/>
            <w:webHidden/>
          </w:rPr>
          <w:instrText xml:space="preserve"> PAGEREF _Toc216997010 \h </w:instrText>
        </w:r>
        <w:r w:rsidR="00B72FA0">
          <w:rPr>
            <w:noProof/>
            <w:webHidden/>
          </w:rPr>
        </w:r>
        <w:r w:rsidR="00B72FA0">
          <w:rPr>
            <w:noProof/>
            <w:webHidden/>
          </w:rPr>
          <w:fldChar w:fldCharType="separate"/>
        </w:r>
        <w:r w:rsidR="00BF614E">
          <w:rPr>
            <w:noProof/>
            <w:webHidden/>
          </w:rPr>
          <w:t>10</w:t>
        </w:r>
        <w:r w:rsidR="00B72FA0">
          <w:rPr>
            <w:noProof/>
            <w:webHidden/>
          </w:rPr>
          <w:fldChar w:fldCharType="end"/>
        </w:r>
      </w:hyperlink>
    </w:p>
    <w:p w14:paraId="7CF0F926" w14:textId="3B8EF049"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1" w:history="1">
        <w:r w:rsidR="00B72FA0" w:rsidRPr="009A00BB">
          <w:rPr>
            <w:rStyle w:val="Hipervnculo"/>
            <w:rFonts w:asciiTheme="minorBidi" w:hAnsiTheme="minorBidi"/>
            <w:noProof/>
          </w:rPr>
          <w:t>3.1. Estructura general del programa: Entrada, Proceso y Salida</w:t>
        </w:r>
        <w:r w:rsidR="00B72FA0">
          <w:rPr>
            <w:noProof/>
            <w:webHidden/>
          </w:rPr>
          <w:tab/>
        </w:r>
        <w:r w:rsidR="00B72FA0">
          <w:rPr>
            <w:noProof/>
            <w:webHidden/>
          </w:rPr>
          <w:fldChar w:fldCharType="begin"/>
        </w:r>
        <w:r w:rsidR="00B72FA0">
          <w:rPr>
            <w:noProof/>
            <w:webHidden/>
          </w:rPr>
          <w:instrText xml:space="preserve"> PAGEREF _Toc216997011 \h </w:instrText>
        </w:r>
        <w:r w:rsidR="00B72FA0">
          <w:rPr>
            <w:noProof/>
            <w:webHidden/>
          </w:rPr>
        </w:r>
        <w:r w:rsidR="00B72FA0">
          <w:rPr>
            <w:noProof/>
            <w:webHidden/>
          </w:rPr>
          <w:fldChar w:fldCharType="separate"/>
        </w:r>
        <w:r w:rsidR="00BF614E">
          <w:rPr>
            <w:noProof/>
            <w:webHidden/>
          </w:rPr>
          <w:t>10</w:t>
        </w:r>
        <w:r w:rsidR="00B72FA0">
          <w:rPr>
            <w:noProof/>
            <w:webHidden/>
          </w:rPr>
          <w:fldChar w:fldCharType="end"/>
        </w:r>
      </w:hyperlink>
    </w:p>
    <w:p w14:paraId="43931566" w14:textId="1DC9F184"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2" w:history="1">
        <w:r w:rsidR="00B72FA0" w:rsidRPr="009A00BB">
          <w:rPr>
            <w:rStyle w:val="Hipervnculo"/>
            <w:rFonts w:asciiTheme="minorBidi" w:hAnsiTheme="minorBidi"/>
            <w:noProof/>
          </w:rPr>
          <w:t>3.2. Proceso de implementación</w:t>
        </w:r>
        <w:r w:rsidR="00B72FA0">
          <w:rPr>
            <w:noProof/>
            <w:webHidden/>
          </w:rPr>
          <w:tab/>
        </w:r>
        <w:r w:rsidR="00B72FA0">
          <w:rPr>
            <w:noProof/>
            <w:webHidden/>
          </w:rPr>
          <w:fldChar w:fldCharType="begin"/>
        </w:r>
        <w:r w:rsidR="00B72FA0">
          <w:rPr>
            <w:noProof/>
            <w:webHidden/>
          </w:rPr>
          <w:instrText xml:space="preserve"> PAGEREF _Toc216997012 \h </w:instrText>
        </w:r>
        <w:r w:rsidR="00B72FA0">
          <w:rPr>
            <w:noProof/>
            <w:webHidden/>
          </w:rPr>
        </w:r>
        <w:r w:rsidR="00B72FA0">
          <w:rPr>
            <w:noProof/>
            <w:webHidden/>
          </w:rPr>
          <w:fldChar w:fldCharType="separate"/>
        </w:r>
        <w:r w:rsidR="00BF614E">
          <w:rPr>
            <w:noProof/>
            <w:webHidden/>
          </w:rPr>
          <w:t>13</w:t>
        </w:r>
        <w:r w:rsidR="00B72FA0">
          <w:rPr>
            <w:noProof/>
            <w:webHidden/>
          </w:rPr>
          <w:fldChar w:fldCharType="end"/>
        </w:r>
      </w:hyperlink>
    </w:p>
    <w:p w14:paraId="7CA8C7C9" w14:textId="3CB18C3C"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3" w:history="1">
        <w:r w:rsidR="00B72FA0" w:rsidRPr="009A00BB">
          <w:rPr>
            <w:rStyle w:val="Hipervnculo"/>
            <w:rFonts w:asciiTheme="minorBidi" w:hAnsiTheme="minorBidi"/>
            <w:noProof/>
          </w:rPr>
          <w:t>3.3. Estructuras de control de programación</w:t>
        </w:r>
        <w:r w:rsidR="00B72FA0">
          <w:rPr>
            <w:noProof/>
            <w:webHidden/>
          </w:rPr>
          <w:tab/>
        </w:r>
        <w:r w:rsidR="00B72FA0">
          <w:rPr>
            <w:noProof/>
            <w:webHidden/>
          </w:rPr>
          <w:fldChar w:fldCharType="begin"/>
        </w:r>
        <w:r w:rsidR="00B72FA0">
          <w:rPr>
            <w:noProof/>
            <w:webHidden/>
          </w:rPr>
          <w:instrText xml:space="preserve"> PAGEREF _Toc216997013 \h </w:instrText>
        </w:r>
        <w:r w:rsidR="00B72FA0">
          <w:rPr>
            <w:noProof/>
            <w:webHidden/>
          </w:rPr>
        </w:r>
        <w:r w:rsidR="00B72FA0">
          <w:rPr>
            <w:noProof/>
            <w:webHidden/>
          </w:rPr>
          <w:fldChar w:fldCharType="separate"/>
        </w:r>
        <w:r w:rsidR="00BF614E">
          <w:rPr>
            <w:noProof/>
            <w:webHidden/>
          </w:rPr>
          <w:t>14</w:t>
        </w:r>
        <w:r w:rsidR="00B72FA0">
          <w:rPr>
            <w:noProof/>
            <w:webHidden/>
          </w:rPr>
          <w:fldChar w:fldCharType="end"/>
        </w:r>
      </w:hyperlink>
    </w:p>
    <w:p w14:paraId="72057323" w14:textId="340A18BC"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4" w:history="1">
        <w:r w:rsidR="00B72FA0" w:rsidRPr="009A00BB">
          <w:rPr>
            <w:rStyle w:val="Hipervnculo"/>
            <w:rFonts w:asciiTheme="minorBidi" w:hAnsiTheme="minorBidi"/>
            <w:noProof/>
          </w:rPr>
          <w:t>3.4. Módulos de programa: funciones, procedimientos y uso de librerías</w:t>
        </w:r>
        <w:r w:rsidR="00B72FA0">
          <w:rPr>
            <w:noProof/>
            <w:webHidden/>
          </w:rPr>
          <w:tab/>
        </w:r>
        <w:r w:rsidR="00B72FA0">
          <w:rPr>
            <w:noProof/>
            <w:webHidden/>
          </w:rPr>
          <w:fldChar w:fldCharType="begin"/>
        </w:r>
        <w:r w:rsidR="00B72FA0">
          <w:rPr>
            <w:noProof/>
            <w:webHidden/>
          </w:rPr>
          <w:instrText xml:space="preserve"> PAGEREF _Toc216997014 \h </w:instrText>
        </w:r>
        <w:r w:rsidR="00B72FA0">
          <w:rPr>
            <w:noProof/>
            <w:webHidden/>
          </w:rPr>
        </w:r>
        <w:r w:rsidR="00B72FA0">
          <w:rPr>
            <w:noProof/>
            <w:webHidden/>
          </w:rPr>
          <w:fldChar w:fldCharType="separate"/>
        </w:r>
        <w:r w:rsidR="00BF614E">
          <w:rPr>
            <w:noProof/>
            <w:webHidden/>
          </w:rPr>
          <w:t>16</w:t>
        </w:r>
        <w:r w:rsidR="00B72FA0">
          <w:rPr>
            <w:noProof/>
            <w:webHidden/>
          </w:rPr>
          <w:fldChar w:fldCharType="end"/>
        </w:r>
      </w:hyperlink>
    </w:p>
    <w:p w14:paraId="561EEF23" w14:textId="6EA0961A"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5" w:history="1">
        <w:r w:rsidR="00B72FA0" w:rsidRPr="009A00BB">
          <w:rPr>
            <w:rStyle w:val="Hipervnculo"/>
            <w:rFonts w:asciiTheme="minorBidi" w:hAnsiTheme="minorBidi"/>
            <w:noProof/>
          </w:rPr>
          <w:t>3.5. Uso de la recursividad en el programa</w:t>
        </w:r>
        <w:r w:rsidR="00B72FA0">
          <w:rPr>
            <w:noProof/>
            <w:webHidden/>
          </w:rPr>
          <w:tab/>
        </w:r>
        <w:r w:rsidR="00B72FA0">
          <w:rPr>
            <w:noProof/>
            <w:webHidden/>
          </w:rPr>
          <w:fldChar w:fldCharType="begin"/>
        </w:r>
        <w:r w:rsidR="00B72FA0">
          <w:rPr>
            <w:noProof/>
            <w:webHidden/>
          </w:rPr>
          <w:instrText xml:space="preserve"> PAGEREF _Toc216997015 \h </w:instrText>
        </w:r>
        <w:r w:rsidR="00B72FA0">
          <w:rPr>
            <w:noProof/>
            <w:webHidden/>
          </w:rPr>
        </w:r>
        <w:r w:rsidR="00B72FA0">
          <w:rPr>
            <w:noProof/>
            <w:webHidden/>
          </w:rPr>
          <w:fldChar w:fldCharType="separate"/>
        </w:r>
        <w:r w:rsidR="00BF614E">
          <w:rPr>
            <w:noProof/>
            <w:webHidden/>
          </w:rPr>
          <w:t>18</w:t>
        </w:r>
        <w:r w:rsidR="00B72FA0">
          <w:rPr>
            <w:noProof/>
            <w:webHidden/>
          </w:rPr>
          <w:fldChar w:fldCharType="end"/>
        </w:r>
      </w:hyperlink>
    </w:p>
    <w:p w14:paraId="7BC9016E" w14:textId="109DA333" w:rsidR="00B72FA0" w:rsidRDefault="006D5CA1">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16" w:history="1">
        <w:r w:rsidR="00B72FA0" w:rsidRPr="009A00BB">
          <w:rPr>
            <w:rStyle w:val="Hipervnculo"/>
            <w:rFonts w:asciiTheme="minorBidi" w:hAnsiTheme="minorBidi"/>
            <w:noProof/>
          </w:rPr>
          <w:t>Metodología o enfoque</w:t>
        </w:r>
        <w:r w:rsidR="00B72FA0">
          <w:rPr>
            <w:noProof/>
            <w:webHidden/>
          </w:rPr>
          <w:tab/>
        </w:r>
        <w:r w:rsidR="00B72FA0">
          <w:rPr>
            <w:noProof/>
            <w:webHidden/>
          </w:rPr>
          <w:fldChar w:fldCharType="begin"/>
        </w:r>
        <w:r w:rsidR="00B72FA0">
          <w:rPr>
            <w:noProof/>
            <w:webHidden/>
          </w:rPr>
          <w:instrText xml:space="preserve"> PAGEREF _Toc216997016 \h </w:instrText>
        </w:r>
        <w:r w:rsidR="00B72FA0">
          <w:rPr>
            <w:noProof/>
            <w:webHidden/>
          </w:rPr>
        </w:r>
        <w:r w:rsidR="00B72FA0">
          <w:rPr>
            <w:noProof/>
            <w:webHidden/>
          </w:rPr>
          <w:fldChar w:fldCharType="separate"/>
        </w:r>
        <w:r w:rsidR="00BF614E">
          <w:rPr>
            <w:noProof/>
            <w:webHidden/>
          </w:rPr>
          <w:t>20</w:t>
        </w:r>
        <w:r w:rsidR="00B72FA0">
          <w:rPr>
            <w:noProof/>
            <w:webHidden/>
          </w:rPr>
          <w:fldChar w:fldCharType="end"/>
        </w:r>
      </w:hyperlink>
    </w:p>
    <w:p w14:paraId="6948D27E" w14:textId="2A992442"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7" w:history="1">
        <w:r w:rsidR="00B72FA0" w:rsidRPr="009A00BB">
          <w:rPr>
            <w:rStyle w:val="Hipervnculo"/>
            <w:rFonts w:asciiTheme="minorBidi" w:hAnsiTheme="minorBidi"/>
            <w:noProof/>
          </w:rPr>
          <w:t>4.1. Métodos utilizados para recopilar y analizar la información</w:t>
        </w:r>
        <w:r w:rsidR="00B72FA0">
          <w:rPr>
            <w:noProof/>
            <w:webHidden/>
          </w:rPr>
          <w:tab/>
        </w:r>
        <w:r w:rsidR="00B72FA0">
          <w:rPr>
            <w:noProof/>
            <w:webHidden/>
          </w:rPr>
          <w:fldChar w:fldCharType="begin"/>
        </w:r>
        <w:r w:rsidR="00B72FA0">
          <w:rPr>
            <w:noProof/>
            <w:webHidden/>
          </w:rPr>
          <w:instrText xml:space="preserve"> PAGEREF _Toc216997017 \h </w:instrText>
        </w:r>
        <w:r w:rsidR="00B72FA0">
          <w:rPr>
            <w:noProof/>
            <w:webHidden/>
          </w:rPr>
        </w:r>
        <w:r w:rsidR="00B72FA0">
          <w:rPr>
            <w:noProof/>
            <w:webHidden/>
          </w:rPr>
          <w:fldChar w:fldCharType="separate"/>
        </w:r>
        <w:r w:rsidR="00BF614E">
          <w:rPr>
            <w:noProof/>
            <w:webHidden/>
          </w:rPr>
          <w:t>20</w:t>
        </w:r>
        <w:r w:rsidR="00B72FA0">
          <w:rPr>
            <w:noProof/>
            <w:webHidden/>
          </w:rPr>
          <w:fldChar w:fldCharType="end"/>
        </w:r>
      </w:hyperlink>
    </w:p>
    <w:p w14:paraId="29C01D97" w14:textId="2868CB12"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8" w:history="1">
        <w:r w:rsidR="00B72FA0" w:rsidRPr="009A00BB">
          <w:rPr>
            <w:rStyle w:val="Hipervnculo"/>
            <w:rFonts w:asciiTheme="minorBidi" w:hAnsiTheme="minorBidi"/>
            <w:noProof/>
          </w:rPr>
          <w:t>4.2. Metodología ágil utilizada en el proyecto</w:t>
        </w:r>
        <w:r w:rsidR="00B72FA0">
          <w:rPr>
            <w:noProof/>
            <w:webHidden/>
          </w:rPr>
          <w:tab/>
        </w:r>
        <w:r w:rsidR="00B72FA0">
          <w:rPr>
            <w:noProof/>
            <w:webHidden/>
          </w:rPr>
          <w:fldChar w:fldCharType="begin"/>
        </w:r>
        <w:r w:rsidR="00B72FA0">
          <w:rPr>
            <w:noProof/>
            <w:webHidden/>
          </w:rPr>
          <w:instrText xml:space="preserve"> PAGEREF _Toc216997018 \h </w:instrText>
        </w:r>
        <w:r w:rsidR="00B72FA0">
          <w:rPr>
            <w:noProof/>
            <w:webHidden/>
          </w:rPr>
        </w:r>
        <w:r w:rsidR="00B72FA0">
          <w:rPr>
            <w:noProof/>
            <w:webHidden/>
          </w:rPr>
          <w:fldChar w:fldCharType="separate"/>
        </w:r>
        <w:r w:rsidR="00BF614E">
          <w:rPr>
            <w:noProof/>
            <w:webHidden/>
          </w:rPr>
          <w:t>21</w:t>
        </w:r>
        <w:r w:rsidR="00B72FA0">
          <w:rPr>
            <w:noProof/>
            <w:webHidden/>
          </w:rPr>
          <w:fldChar w:fldCharType="end"/>
        </w:r>
      </w:hyperlink>
    </w:p>
    <w:p w14:paraId="4A3C0053" w14:textId="387D09E9"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9" w:history="1">
        <w:r w:rsidR="00B72FA0" w:rsidRPr="009A00BB">
          <w:rPr>
            <w:rStyle w:val="Hipervnculo"/>
            <w:rFonts w:asciiTheme="minorBidi" w:hAnsiTheme="minorBidi"/>
            <w:noProof/>
          </w:rPr>
          <w:t>4.3. Cronograma de actividades</w:t>
        </w:r>
        <w:r w:rsidR="00B72FA0">
          <w:rPr>
            <w:noProof/>
            <w:webHidden/>
          </w:rPr>
          <w:tab/>
        </w:r>
        <w:r w:rsidR="00B72FA0">
          <w:rPr>
            <w:noProof/>
            <w:webHidden/>
          </w:rPr>
          <w:fldChar w:fldCharType="begin"/>
        </w:r>
        <w:r w:rsidR="00B72FA0">
          <w:rPr>
            <w:noProof/>
            <w:webHidden/>
          </w:rPr>
          <w:instrText xml:space="preserve"> PAGEREF _Toc216997019 \h </w:instrText>
        </w:r>
        <w:r w:rsidR="00B72FA0">
          <w:rPr>
            <w:noProof/>
            <w:webHidden/>
          </w:rPr>
        </w:r>
        <w:r w:rsidR="00B72FA0">
          <w:rPr>
            <w:noProof/>
            <w:webHidden/>
          </w:rPr>
          <w:fldChar w:fldCharType="separate"/>
        </w:r>
        <w:r w:rsidR="00BF614E">
          <w:rPr>
            <w:noProof/>
            <w:webHidden/>
          </w:rPr>
          <w:t>22</w:t>
        </w:r>
        <w:r w:rsidR="00B72FA0">
          <w:rPr>
            <w:noProof/>
            <w:webHidden/>
          </w:rPr>
          <w:fldChar w:fldCharType="end"/>
        </w:r>
      </w:hyperlink>
    </w:p>
    <w:p w14:paraId="7AE53B27" w14:textId="2BBFE28E"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0" w:history="1">
        <w:r w:rsidR="00B72FA0" w:rsidRPr="009A00BB">
          <w:rPr>
            <w:rStyle w:val="Hipervnculo"/>
            <w:rFonts w:asciiTheme="minorBidi" w:hAnsiTheme="minorBidi"/>
            <w:noProof/>
          </w:rPr>
          <w:t>4.4. Actas d</w:t>
        </w:r>
        <w:r w:rsidR="00B72FA0" w:rsidRPr="009A00BB">
          <w:rPr>
            <w:rStyle w:val="Hipervnculo"/>
            <w:rFonts w:asciiTheme="minorBidi" w:hAnsiTheme="minorBidi"/>
            <w:noProof/>
          </w:rPr>
          <w:t>e</w:t>
        </w:r>
        <w:r w:rsidR="00B72FA0" w:rsidRPr="009A00BB">
          <w:rPr>
            <w:rStyle w:val="Hipervnculo"/>
            <w:rFonts w:asciiTheme="minorBidi" w:hAnsiTheme="minorBidi"/>
            <w:noProof/>
          </w:rPr>
          <w:t xml:space="preserve"> la reunión</w:t>
        </w:r>
        <w:r w:rsidR="00B72FA0">
          <w:rPr>
            <w:noProof/>
            <w:webHidden/>
          </w:rPr>
          <w:tab/>
        </w:r>
        <w:r w:rsidR="00B72FA0">
          <w:rPr>
            <w:noProof/>
            <w:webHidden/>
          </w:rPr>
          <w:fldChar w:fldCharType="begin"/>
        </w:r>
        <w:r w:rsidR="00B72FA0">
          <w:rPr>
            <w:noProof/>
            <w:webHidden/>
          </w:rPr>
          <w:instrText xml:space="preserve"> PAGEREF _Toc216997020 \h </w:instrText>
        </w:r>
        <w:r w:rsidR="00B72FA0">
          <w:rPr>
            <w:noProof/>
            <w:webHidden/>
          </w:rPr>
        </w:r>
        <w:r w:rsidR="00B72FA0">
          <w:rPr>
            <w:noProof/>
            <w:webHidden/>
          </w:rPr>
          <w:fldChar w:fldCharType="separate"/>
        </w:r>
        <w:r w:rsidR="00BF614E">
          <w:rPr>
            <w:noProof/>
            <w:webHidden/>
          </w:rPr>
          <w:t>22</w:t>
        </w:r>
        <w:r w:rsidR="00B72FA0">
          <w:rPr>
            <w:noProof/>
            <w:webHidden/>
          </w:rPr>
          <w:fldChar w:fldCharType="end"/>
        </w:r>
      </w:hyperlink>
    </w:p>
    <w:p w14:paraId="471B408D" w14:textId="2455A9FB" w:rsidR="00B72FA0" w:rsidRDefault="006D5CA1">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1" w:history="1">
        <w:r w:rsidR="00B72FA0" w:rsidRPr="009A00BB">
          <w:rPr>
            <w:rStyle w:val="Hipervnculo"/>
            <w:rFonts w:asciiTheme="minorBidi" w:hAnsiTheme="minorBidi"/>
            <w:noProof/>
          </w:rPr>
          <w:t>Conclusiones</w:t>
        </w:r>
        <w:r w:rsidR="00B72FA0">
          <w:rPr>
            <w:noProof/>
            <w:webHidden/>
          </w:rPr>
          <w:tab/>
        </w:r>
        <w:r w:rsidR="00B72FA0">
          <w:rPr>
            <w:noProof/>
            <w:webHidden/>
          </w:rPr>
          <w:fldChar w:fldCharType="begin"/>
        </w:r>
        <w:r w:rsidR="00B72FA0">
          <w:rPr>
            <w:noProof/>
            <w:webHidden/>
          </w:rPr>
          <w:instrText xml:space="preserve"> PAGEREF _Toc216997021 \h </w:instrText>
        </w:r>
        <w:r w:rsidR="00B72FA0">
          <w:rPr>
            <w:noProof/>
            <w:webHidden/>
          </w:rPr>
        </w:r>
        <w:r w:rsidR="00B72FA0">
          <w:rPr>
            <w:noProof/>
            <w:webHidden/>
          </w:rPr>
          <w:fldChar w:fldCharType="separate"/>
        </w:r>
        <w:r w:rsidR="00BF614E">
          <w:rPr>
            <w:noProof/>
            <w:webHidden/>
          </w:rPr>
          <w:t>26</w:t>
        </w:r>
        <w:r w:rsidR="00B72FA0">
          <w:rPr>
            <w:noProof/>
            <w:webHidden/>
          </w:rPr>
          <w:fldChar w:fldCharType="end"/>
        </w:r>
      </w:hyperlink>
    </w:p>
    <w:p w14:paraId="7B8844F3" w14:textId="2601770D" w:rsidR="00B72FA0" w:rsidRDefault="006D5CA1">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2" w:history="1">
        <w:r w:rsidR="00B72FA0" w:rsidRPr="009A00BB">
          <w:rPr>
            <w:rStyle w:val="Hipervnculo"/>
            <w:rFonts w:asciiTheme="minorBidi" w:hAnsiTheme="minorBidi"/>
            <w:noProof/>
          </w:rPr>
          <w:t>Recomendaciones</w:t>
        </w:r>
        <w:r w:rsidR="00B72FA0">
          <w:rPr>
            <w:noProof/>
            <w:webHidden/>
          </w:rPr>
          <w:tab/>
        </w:r>
        <w:r w:rsidR="00B72FA0">
          <w:rPr>
            <w:noProof/>
            <w:webHidden/>
          </w:rPr>
          <w:fldChar w:fldCharType="begin"/>
        </w:r>
        <w:r w:rsidR="00B72FA0">
          <w:rPr>
            <w:noProof/>
            <w:webHidden/>
          </w:rPr>
          <w:instrText xml:space="preserve"> PAGEREF _Toc216997022 \h </w:instrText>
        </w:r>
        <w:r w:rsidR="00B72FA0">
          <w:rPr>
            <w:noProof/>
            <w:webHidden/>
          </w:rPr>
        </w:r>
        <w:r w:rsidR="00B72FA0">
          <w:rPr>
            <w:noProof/>
            <w:webHidden/>
          </w:rPr>
          <w:fldChar w:fldCharType="separate"/>
        </w:r>
        <w:r w:rsidR="00BF614E">
          <w:rPr>
            <w:noProof/>
            <w:webHidden/>
          </w:rPr>
          <w:t>27</w:t>
        </w:r>
        <w:r w:rsidR="00B72FA0">
          <w:rPr>
            <w:noProof/>
            <w:webHidden/>
          </w:rPr>
          <w:fldChar w:fldCharType="end"/>
        </w:r>
      </w:hyperlink>
    </w:p>
    <w:p w14:paraId="35CA156A" w14:textId="2DE84150" w:rsidR="00B72FA0" w:rsidRDefault="006D5CA1">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3" w:history="1">
        <w:r w:rsidR="00B72FA0" w:rsidRPr="009A00BB">
          <w:rPr>
            <w:rStyle w:val="Hipervnculo"/>
            <w:rFonts w:asciiTheme="minorBidi" w:hAnsiTheme="minorBidi"/>
            <w:noProof/>
          </w:rPr>
          <w:t>Referencias</w:t>
        </w:r>
        <w:r w:rsidR="00B72FA0">
          <w:rPr>
            <w:noProof/>
            <w:webHidden/>
          </w:rPr>
          <w:tab/>
        </w:r>
        <w:r w:rsidR="00B72FA0">
          <w:rPr>
            <w:noProof/>
            <w:webHidden/>
          </w:rPr>
          <w:fldChar w:fldCharType="begin"/>
        </w:r>
        <w:r w:rsidR="00B72FA0">
          <w:rPr>
            <w:noProof/>
            <w:webHidden/>
          </w:rPr>
          <w:instrText xml:space="preserve"> PAGEREF _Toc216997023 \h </w:instrText>
        </w:r>
        <w:r w:rsidR="00B72FA0">
          <w:rPr>
            <w:noProof/>
            <w:webHidden/>
          </w:rPr>
        </w:r>
        <w:r w:rsidR="00B72FA0">
          <w:rPr>
            <w:noProof/>
            <w:webHidden/>
          </w:rPr>
          <w:fldChar w:fldCharType="separate"/>
        </w:r>
        <w:r w:rsidR="00BF614E">
          <w:rPr>
            <w:noProof/>
            <w:webHidden/>
          </w:rPr>
          <w:t>28</w:t>
        </w:r>
        <w:r w:rsidR="00B72FA0">
          <w:rPr>
            <w:noProof/>
            <w:webHidden/>
          </w:rPr>
          <w:fldChar w:fldCharType="end"/>
        </w:r>
      </w:hyperlink>
    </w:p>
    <w:p w14:paraId="24A45628" w14:textId="4C03410F" w:rsidR="00B72FA0" w:rsidRDefault="006D5CA1">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4" w:history="1">
        <w:r w:rsidR="00B72FA0" w:rsidRPr="009A00BB">
          <w:rPr>
            <w:rStyle w:val="Hipervnculo"/>
            <w:rFonts w:asciiTheme="minorBidi" w:hAnsiTheme="minorBidi"/>
            <w:noProof/>
          </w:rPr>
          <w:t>Anexos</w:t>
        </w:r>
        <w:r w:rsidR="00B72FA0">
          <w:rPr>
            <w:noProof/>
            <w:webHidden/>
          </w:rPr>
          <w:tab/>
        </w:r>
        <w:r w:rsidR="00B72FA0">
          <w:rPr>
            <w:noProof/>
            <w:webHidden/>
          </w:rPr>
          <w:fldChar w:fldCharType="begin"/>
        </w:r>
        <w:r w:rsidR="00B72FA0">
          <w:rPr>
            <w:noProof/>
            <w:webHidden/>
          </w:rPr>
          <w:instrText xml:space="preserve"> PAGEREF _Toc216997024 \h </w:instrText>
        </w:r>
        <w:r w:rsidR="00B72FA0">
          <w:rPr>
            <w:noProof/>
            <w:webHidden/>
          </w:rPr>
        </w:r>
        <w:r w:rsidR="00B72FA0">
          <w:rPr>
            <w:noProof/>
            <w:webHidden/>
          </w:rPr>
          <w:fldChar w:fldCharType="separate"/>
        </w:r>
        <w:r w:rsidR="00BF614E">
          <w:rPr>
            <w:noProof/>
            <w:webHidden/>
          </w:rPr>
          <w:t>30</w:t>
        </w:r>
        <w:r w:rsidR="00B72FA0">
          <w:rPr>
            <w:noProof/>
            <w:webHidden/>
          </w:rPr>
          <w:fldChar w:fldCharType="end"/>
        </w:r>
      </w:hyperlink>
    </w:p>
    <w:p w14:paraId="4F89FD6B" w14:textId="78DE1E12"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5" w:history="1">
        <w:r w:rsidR="00B72FA0" w:rsidRPr="009A00BB">
          <w:rPr>
            <w:rStyle w:val="Hipervnculo"/>
            <w:rFonts w:asciiTheme="minorBidi" w:hAnsiTheme="minorBidi"/>
            <w:noProof/>
          </w:rPr>
          <w:t>Pseudocódigo implementado con PSeInt</w:t>
        </w:r>
        <w:r w:rsidR="00B72FA0">
          <w:rPr>
            <w:noProof/>
            <w:webHidden/>
          </w:rPr>
          <w:tab/>
        </w:r>
        <w:r w:rsidR="00B72FA0">
          <w:rPr>
            <w:noProof/>
            <w:webHidden/>
          </w:rPr>
          <w:fldChar w:fldCharType="begin"/>
        </w:r>
        <w:r w:rsidR="00B72FA0">
          <w:rPr>
            <w:noProof/>
            <w:webHidden/>
          </w:rPr>
          <w:instrText xml:space="preserve"> PAGEREF _Toc216997025 \h </w:instrText>
        </w:r>
        <w:r w:rsidR="00B72FA0">
          <w:rPr>
            <w:noProof/>
            <w:webHidden/>
          </w:rPr>
        </w:r>
        <w:r w:rsidR="00B72FA0">
          <w:rPr>
            <w:noProof/>
            <w:webHidden/>
          </w:rPr>
          <w:fldChar w:fldCharType="separate"/>
        </w:r>
        <w:r w:rsidR="00BF614E">
          <w:rPr>
            <w:noProof/>
            <w:webHidden/>
          </w:rPr>
          <w:t>30</w:t>
        </w:r>
        <w:r w:rsidR="00B72FA0">
          <w:rPr>
            <w:noProof/>
            <w:webHidden/>
          </w:rPr>
          <w:fldChar w:fldCharType="end"/>
        </w:r>
      </w:hyperlink>
    </w:p>
    <w:p w14:paraId="7BCBD73F" w14:textId="307EA64A"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6" w:history="1">
        <w:r w:rsidR="00B72FA0" w:rsidRPr="009A00BB">
          <w:rPr>
            <w:rStyle w:val="Hipervnculo"/>
            <w:rFonts w:asciiTheme="minorBidi" w:hAnsiTheme="minorBidi"/>
            <w:noProof/>
          </w:rPr>
          <w:t>Evidencia de ejecución del programa</w:t>
        </w:r>
        <w:r w:rsidR="00B72FA0">
          <w:rPr>
            <w:noProof/>
            <w:webHidden/>
          </w:rPr>
          <w:tab/>
        </w:r>
        <w:r w:rsidR="00B72FA0">
          <w:rPr>
            <w:noProof/>
            <w:webHidden/>
          </w:rPr>
          <w:fldChar w:fldCharType="begin"/>
        </w:r>
        <w:r w:rsidR="00B72FA0">
          <w:rPr>
            <w:noProof/>
            <w:webHidden/>
          </w:rPr>
          <w:instrText xml:space="preserve"> PAGEREF _Toc216997026 \h </w:instrText>
        </w:r>
        <w:r w:rsidR="00B72FA0">
          <w:rPr>
            <w:noProof/>
            <w:webHidden/>
          </w:rPr>
        </w:r>
        <w:r w:rsidR="00B72FA0">
          <w:rPr>
            <w:noProof/>
            <w:webHidden/>
          </w:rPr>
          <w:fldChar w:fldCharType="separate"/>
        </w:r>
        <w:r w:rsidR="00BF614E">
          <w:rPr>
            <w:noProof/>
            <w:webHidden/>
          </w:rPr>
          <w:t>33</w:t>
        </w:r>
        <w:r w:rsidR="00B72FA0">
          <w:rPr>
            <w:noProof/>
            <w:webHidden/>
          </w:rPr>
          <w:fldChar w:fldCharType="end"/>
        </w:r>
      </w:hyperlink>
    </w:p>
    <w:p w14:paraId="560D82DF" w14:textId="5328C40C" w:rsidR="00B72FA0" w:rsidRDefault="006D5CA1">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7" w:history="1">
        <w:r w:rsidR="00B72FA0" w:rsidRPr="009A00BB">
          <w:rPr>
            <w:rStyle w:val="Hipervnculo"/>
            <w:rFonts w:asciiTheme="minorBidi" w:hAnsiTheme="minorBidi"/>
            <w:noProof/>
          </w:rPr>
          <w:t>Código en Python (Notebook)</w:t>
        </w:r>
        <w:r w:rsidR="00B72FA0">
          <w:rPr>
            <w:noProof/>
            <w:webHidden/>
          </w:rPr>
          <w:tab/>
        </w:r>
        <w:r w:rsidR="00B72FA0">
          <w:rPr>
            <w:noProof/>
            <w:webHidden/>
          </w:rPr>
          <w:fldChar w:fldCharType="begin"/>
        </w:r>
        <w:r w:rsidR="00B72FA0">
          <w:rPr>
            <w:noProof/>
            <w:webHidden/>
          </w:rPr>
          <w:instrText xml:space="preserve"> PAGEREF _Toc216997027 \h </w:instrText>
        </w:r>
        <w:r w:rsidR="00B72FA0">
          <w:rPr>
            <w:noProof/>
            <w:webHidden/>
          </w:rPr>
        </w:r>
        <w:r w:rsidR="00B72FA0">
          <w:rPr>
            <w:noProof/>
            <w:webHidden/>
          </w:rPr>
          <w:fldChar w:fldCharType="separate"/>
        </w:r>
        <w:r w:rsidR="00BF614E">
          <w:rPr>
            <w:noProof/>
            <w:webHidden/>
          </w:rPr>
          <w:t>35</w:t>
        </w:r>
        <w:r w:rsidR="00B72FA0">
          <w:rPr>
            <w:noProof/>
            <w:webHidden/>
          </w:rPr>
          <w:fldChar w:fldCharType="end"/>
        </w:r>
      </w:hyperlink>
    </w:p>
    <w:p w14:paraId="5ECE7019" w14:textId="5F628FEF" w:rsidR="003C52A3" w:rsidRPr="00ED72A5" w:rsidRDefault="003A1905" w:rsidP="00ED72A5">
      <w:pPr>
        <w:spacing w:line="360" w:lineRule="auto"/>
        <w:rPr>
          <w:rFonts w:asciiTheme="minorBidi" w:hAnsiTheme="minorBidi" w:cstheme="minorBidi"/>
          <w:b/>
          <w:bCs/>
          <w:sz w:val="24"/>
          <w:szCs w:val="24"/>
        </w:rPr>
      </w:pPr>
      <w:r w:rsidRPr="00ED72A5">
        <w:rPr>
          <w:rFonts w:asciiTheme="minorBidi" w:hAnsiTheme="minorBidi" w:cstheme="minorBidi"/>
          <w:b/>
          <w:bCs/>
          <w:sz w:val="24"/>
          <w:szCs w:val="24"/>
        </w:rPr>
        <w:fldChar w:fldCharType="end"/>
      </w:r>
    </w:p>
    <w:p w14:paraId="05F3B25E" w14:textId="77777777" w:rsidR="00D34AB2" w:rsidRPr="00ED72A5" w:rsidRDefault="0044568F" w:rsidP="00ED72A5">
      <w:pPr>
        <w:spacing w:line="360" w:lineRule="auto"/>
        <w:rPr>
          <w:rFonts w:asciiTheme="minorBidi" w:hAnsiTheme="minorBidi" w:cstheme="minorBidi"/>
          <w:b/>
          <w:bCs/>
          <w:sz w:val="24"/>
          <w:szCs w:val="24"/>
        </w:rPr>
      </w:pPr>
      <w:r w:rsidRPr="00ED72A5">
        <w:rPr>
          <w:rFonts w:asciiTheme="minorBidi" w:hAnsiTheme="minorBidi" w:cstheme="minorBidi"/>
          <w:sz w:val="24"/>
          <w:szCs w:val="24"/>
        </w:rPr>
        <w:br w:type="page"/>
      </w:r>
    </w:p>
    <w:p w14:paraId="710E7DBD" w14:textId="77777777" w:rsidR="00D34AB2" w:rsidRPr="00ED72A5" w:rsidRDefault="0044568F" w:rsidP="00DB4269">
      <w:pPr>
        <w:pStyle w:val="Ttulo1"/>
        <w:spacing w:line="360" w:lineRule="auto"/>
        <w:jc w:val="both"/>
        <w:rPr>
          <w:rFonts w:asciiTheme="minorBidi" w:hAnsiTheme="minorBidi" w:cstheme="minorBidi"/>
        </w:rPr>
      </w:pPr>
      <w:bookmarkStart w:id="0" w:name="_Toc216997007"/>
      <w:r w:rsidRPr="00ED72A5">
        <w:rPr>
          <w:rFonts w:asciiTheme="minorBidi" w:hAnsiTheme="minorBidi" w:cstheme="minorBidi"/>
        </w:rPr>
        <w:lastRenderedPageBreak/>
        <w:t>Introducción</w:t>
      </w:r>
      <w:bookmarkEnd w:id="0"/>
    </w:p>
    <w:p w14:paraId="026A83D6" w14:textId="16A619BD" w:rsidR="00613C5C" w:rsidRPr="00613C5C"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En el marco del curso de Fundamentos de Programación, desarrollamos el proyecto denominado </w:t>
      </w:r>
      <w:r w:rsidRPr="00613C5C">
        <w:rPr>
          <w:rFonts w:asciiTheme="minorBidi" w:hAnsiTheme="minorBidi" w:cstheme="minorBidi"/>
          <w:i/>
          <w:iCs/>
          <w:sz w:val="24"/>
          <w:szCs w:val="24"/>
        </w:rPr>
        <w:t>Sistema de Gestión Financiera Personal</w:t>
      </w:r>
      <w:r w:rsidRPr="00613C5C">
        <w:rPr>
          <w:rFonts w:asciiTheme="minorBidi" w:hAnsiTheme="minorBidi" w:cstheme="minorBidi"/>
          <w:sz w:val="24"/>
          <w:szCs w:val="24"/>
        </w:rPr>
        <w:t>, cuyo propósito es aplicar los principios básicos de la programación estructurada en la resolución de un problema real y cercano al contexto del estudiante: la organización y administración de las finanzas personales. El curso tiene como objetivo principal que podamos adquirir competencias iniciales en el diseño de algoritmos, el uso del modelo Entrada–Proceso–Salida y la correcta estructuración de programas mediante secuencia, selección y repetición, promoviendo soluciones claras, legibles y correctamente organizadas, tal como se establece en los enfoques clásicos de la ingeniería de software</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Rv4FZ4V9","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xml:space="preserve"> ,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I0mqVjk0","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2]</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w:t>
      </w:r>
    </w:p>
    <w:p w14:paraId="4B506CC7" w14:textId="29505B4C" w:rsidR="00613C5C" w:rsidRPr="00613C5C"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El presente proyecto se alinea con dichos objetivos académicos al integrar conceptos fundamentales de programación con nociones elementales de gestión financiera personal. Desde la perspectiva del desarrollo de software, se busca que el estudiante comprenda la importancia de estructurar un programa de manera ordenada, modular y comprensible, incluso en sistemas sencillos, siguiendo buenas prácticas de codificación y claridad lógica recomendadas por diversos autores en el ámbito de la ingeniería de softwar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h88VIfDE","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3]</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KbokSDuR","properties":{"formattedCitation":"[4]","plainCitation":"[4]","noteIndex":0},"citationItems":[{"id":68,"uris":["http://zotero.org/users/16989461/items/GP92Q6C6"],"itemData":{"id":68,"type":"book","event-place":"Upper Saddle River, NJ","ISBN":"0-13-235088-2","publisher":"Prentice Hall","publisher-place":"Upper Saddle River, NJ","title":"Clean Code: A Handbook of Agile Software Craftsmanship","author":[{"family":"Martin","given":"Robert C."}],"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4]</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En este sentido, el proyecto no solo refuerza habilidades técnicas, sino que también fomenta el análisis y la planificación, competencias esenciales en la formación de un ingeniero.</w:t>
      </w:r>
    </w:p>
    <w:p w14:paraId="6769E56F" w14:textId="11C956FD" w:rsidR="00613C5C" w:rsidRPr="00613C5C"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El objetivo del proyecto dentro del curso es diseñar e implementar un algoritmo que permita al usuario registrar sus ingresos mensuales </w:t>
      </w:r>
      <w:r w:rsidR="0074068B" w:rsidRPr="00ED72A5">
        <w:rPr>
          <w:rFonts w:asciiTheme="minorBidi" w:hAnsiTheme="minorBidi" w:cstheme="minorBidi"/>
          <w:sz w:val="24"/>
          <w:szCs w:val="24"/>
        </w:rPr>
        <w:t>(</w:t>
      </w:r>
      <w:r w:rsidRPr="00613C5C">
        <w:rPr>
          <w:rFonts w:asciiTheme="minorBidi" w:hAnsiTheme="minorBidi" w:cstheme="minorBidi"/>
          <w:sz w:val="24"/>
          <w:szCs w:val="24"/>
        </w:rPr>
        <w:t>diferenciando entre ingresos fijos y variables</w:t>
      </w:r>
      <w:r w:rsidR="0074068B" w:rsidRPr="00ED72A5">
        <w:rPr>
          <w:rFonts w:asciiTheme="minorBidi" w:hAnsiTheme="minorBidi" w:cstheme="minorBidi"/>
          <w:sz w:val="24"/>
          <w:szCs w:val="24"/>
        </w:rPr>
        <w:t>)</w:t>
      </w:r>
      <w:r w:rsidRPr="00613C5C">
        <w:rPr>
          <w:rFonts w:asciiTheme="minorBidi" w:hAnsiTheme="minorBidi" w:cstheme="minorBidi"/>
          <w:sz w:val="24"/>
          <w:szCs w:val="24"/>
        </w:rPr>
        <w:t xml:space="preserve"> así como clasificar sus gastos en categorías representativas de la vida cotidiana, tales como gastos necesarios, gastos discrecionales y ahorro. A partir de esta información, el sistema calcula la distribución porcentual del ingreso y ofrece recomendaciones orientativas basadas en criterios ampliamente aceptados en la educación financiera, como la regla del ahorro 50–30–20, difundida por entidades financieras y especialistas en finanzas personale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ByereHox","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5]</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YEHmMWZt","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6]</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w:t>
      </w:r>
    </w:p>
    <w:p w14:paraId="6493CDAE" w14:textId="77E19BF3" w:rsidR="00613C5C" w:rsidRPr="00ED72A5"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La problemática abordada se origina en la dificultad que enfrentan muchas personas para identificar con claridad en qué categorías concentran sus gastos y </w:t>
      </w:r>
      <w:r w:rsidRPr="00613C5C">
        <w:rPr>
          <w:rFonts w:asciiTheme="minorBidi" w:hAnsiTheme="minorBidi" w:cstheme="minorBidi"/>
          <w:sz w:val="24"/>
          <w:szCs w:val="24"/>
        </w:rPr>
        <w:lastRenderedPageBreak/>
        <w:t>si su distribución financiera es adecuada. La ausencia de una clasificación sistemática de ingresos y egresos suele generar desequilibrios económicos y limita la capacidad de ahorro a mediano y largo plazo. Frente a esta situación, el sistema propuesto plantea una solución computacional básica pero significativa, que demuestra cómo, mediante el uso de algoritmos sencillos y estructuras de control elementales, es posible apoyar la toma de decisiones financieras informadas. Asimismo, el proyecto evidencia cómo los principios del diseño de software, incluso en aplicaciones de pequeña escala, contribuyen a la construcción de soluciones comprensibles, reutilizables y alineadas con buenas prácticas de desarrollo.</w:t>
      </w:r>
    </w:p>
    <w:p w14:paraId="53FAA156" w14:textId="77777777" w:rsidR="00D34AB2" w:rsidRPr="00ED72A5" w:rsidRDefault="0044568F" w:rsidP="00DB4269">
      <w:pPr>
        <w:pStyle w:val="Ttulo1"/>
        <w:spacing w:line="360" w:lineRule="auto"/>
        <w:jc w:val="both"/>
        <w:rPr>
          <w:rFonts w:asciiTheme="minorBidi" w:hAnsiTheme="minorBidi" w:cstheme="minorBidi"/>
        </w:rPr>
      </w:pPr>
      <w:bookmarkStart w:id="1" w:name="_Toc216997008"/>
      <w:r w:rsidRPr="00ED72A5">
        <w:rPr>
          <w:rFonts w:asciiTheme="minorBidi" w:hAnsiTheme="minorBidi" w:cstheme="minorBidi"/>
        </w:rPr>
        <w:t>Marco teórico</w:t>
      </w:r>
      <w:bookmarkEnd w:id="1"/>
    </w:p>
    <w:p w14:paraId="2B4315C0" w14:textId="5A5917FB" w:rsidR="006336F0" w:rsidRPr="00ED72A5" w:rsidRDefault="00847A8C" w:rsidP="00910FB9">
      <w:pPr>
        <w:spacing w:line="360" w:lineRule="auto"/>
        <w:ind w:firstLine="720"/>
        <w:jc w:val="both"/>
        <w:rPr>
          <w:rFonts w:asciiTheme="minorBidi" w:hAnsiTheme="minorBidi" w:cstheme="minorBidi"/>
          <w:sz w:val="24"/>
          <w:szCs w:val="24"/>
        </w:rPr>
      </w:pPr>
      <w:r w:rsidRPr="00ED72A5">
        <w:rPr>
          <w:rFonts w:asciiTheme="minorBidi" w:hAnsiTheme="minorBidi" w:cstheme="minorBidi"/>
          <w:sz w:val="24"/>
          <w:szCs w:val="24"/>
        </w:rPr>
        <w:t>El desarrollo del sistema de gestión financiera personal se fundamenta en principios básicos de programación, conceptos introductorios de ingeniería de software y modelos reconocidos de planificación financiera personal. Estos enfoques permiten abordar el problema desde una perspectiva técnica y formativa, alineada con los objetivos del curso y con la necesidad de resolver problemas reales mediante algoritmos claros y estructurados.</w:t>
      </w:r>
    </w:p>
    <w:p w14:paraId="61D0C223" w14:textId="4F3DEB67"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847A8C" w:rsidRPr="00847A8C">
        <w:rPr>
          <w:rFonts w:asciiTheme="minorBidi" w:hAnsiTheme="minorBidi" w:cstheme="minorBidi"/>
          <w:b/>
          <w:bCs/>
          <w:sz w:val="24"/>
          <w:szCs w:val="24"/>
        </w:rPr>
        <w:t>Programación y desarrollo de software</w:t>
      </w:r>
    </w:p>
    <w:p w14:paraId="20B49986" w14:textId="415BBE89"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programación constituye el proceso mediante el cual se diseñan soluciones computacionales a problemas específicos, a través de la definición ordenada de instrucciones. Pressman y </w:t>
      </w:r>
      <w:proofErr w:type="spellStart"/>
      <w:r w:rsidRPr="00847A8C">
        <w:rPr>
          <w:rFonts w:asciiTheme="minorBidi" w:hAnsiTheme="minorBidi" w:cstheme="minorBidi"/>
          <w:sz w:val="24"/>
          <w:szCs w:val="24"/>
        </w:rPr>
        <w:t>Maxim</w:t>
      </w:r>
      <w:proofErr w:type="spellEnd"/>
      <w:r w:rsidRPr="00847A8C">
        <w:rPr>
          <w:rFonts w:asciiTheme="minorBidi" w:hAnsiTheme="minorBidi" w:cstheme="minorBidi"/>
          <w:sz w:val="24"/>
          <w:szCs w:val="24"/>
        </w:rPr>
        <w:t xml:space="preserve"> señalan que el desarrollo de software debe partir de una comprensión clara del problema y avanzar progresivamente hacia soluciones simples, verificables y bien estructuradas, especialmente en contextos formativ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TSray3TS","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En este sentido, el proyecto prioriza la construcción de un programa sencillo, pero funcional, que represente adecuadamente un problema cotidiano como la gestión de las finanzas personales.</w:t>
      </w:r>
    </w:p>
    <w:p w14:paraId="4B72773B" w14:textId="1A58D88D"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Asimismo, Sommerville destaca que incluso los sistemas pequeños deben diseñarse con criterios de claridad y organización, ya que esto facilita su comprensión, validación y mantenimiento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S1FGu1Q9","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2]</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En el contexto académico, este </w:t>
      </w:r>
      <w:r w:rsidRPr="00847A8C">
        <w:rPr>
          <w:rFonts w:asciiTheme="minorBidi" w:hAnsiTheme="minorBidi" w:cstheme="minorBidi"/>
          <w:sz w:val="24"/>
          <w:szCs w:val="24"/>
        </w:rPr>
        <w:lastRenderedPageBreak/>
        <w:t>enfoque resulta esencial, pues el aprendizaje del proceso de desarrollo es tan importante como el resultado obtenido.</w:t>
      </w:r>
    </w:p>
    <w:p w14:paraId="65228F97" w14:textId="3B2CD923"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847A8C" w:rsidRPr="00847A8C">
        <w:rPr>
          <w:rFonts w:asciiTheme="minorBidi" w:hAnsiTheme="minorBidi" w:cstheme="minorBidi"/>
          <w:b/>
          <w:bCs/>
          <w:sz w:val="24"/>
          <w:szCs w:val="24"/>
        </w:rPr>
        <w:t>Programación estructurada</w:t>
      </w:r>
    </w:p>
    <w:p w14:paraId="79EB7602" w14:textId="65BA0AF1"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programación estructurada es un paradigma que propone la organización del código mediante el uso exclusivo de tres estructuras de control: secuencia, selección y repetición. Este enfoque reduce la complejidad del programa y minimiza errores lógicos, favoreciendo un flujo de ejecución claro y predecibl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c47KPsFK","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3]</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591B28FB" w14:textId="4723711C" w:rsidR="00847A8C" w:rsidRPr="00847A8C" w:rsidRDefault="00847A8C" w:rsidP="00910FB9">
      <w:pPr>
        <w:spacing w:line="360" w:lineRule="auto"/>
        <w:ind w:firstLine="720"/>
        <w:jc w:val="both"/>
        <w:rPr>
          <w:rFonts w:asciiTheme="minorBidi" w:hAnsiTheme="minorBidi" w:cstheme="minorBidi"/>
          <w:sz w:val="24"/>
          <w:szCs w:val="24"/>
        </w:rPr>
      </w:pPr>
      <w:proofErr w:type="spellStart"/>
      <w:r w:rsidRPr="00847A8C">
        <w:rPr>
          <w:rFonts w:asciiTheme="minorBidi" w:hAnsiTheme="minorBidi" w:cstheme="minorBidi"/>
          <w:sz w:val="24"/>
          <w:szCs w:val="24"/>
        </w:rPr>
        <w:t>McConnell</w:t>
      </w:r>
      <w:proofErr w:type="spellEnd"/>
      <w:r w:rsidRPr="00847A8C">
        <w:rPr>
          <w:rFonts w:asciiTheme="minorBidi" w:hAnsiTheme="minorBidi" w:cstheme="minorBidi"/>
          <w:sz w:val="24"/>
          <w:szCs w:val="24"/>
        </w:rPr>
        <w:t xml:space="preserve"> enfatiza que la correcta estructuración del código mejora significativamente su legibilidad y facilita su depuración, aspectos fundamentales en entornos educativos donde el código debe ser comprendido y evaluado por tercer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paIhKG6a","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3]</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En el sistema desarrollado, este paradigma se aplica para organizar de manera lógica el ingreso de datos financieros, su procesamiento y la presentación de resultados al usuario.</w:t>
      </w:r>
    </w:p>
    <w:p w14:paraId="02000193" w14:textId="3EE4F8D2"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847A8C" w:rsidRPr="00847A8C">
        <w:rPr>
          <w:rFonts w:asciiTheme="minorBidi" w:hAnsiTheme="minorBidi" w:cstheme="minorBidi"/>
          <w:b/>
          <w:bCs/>
          <w:sz w:val="24"/>
          <w:szCs w:val="24"/>
        </w:rPr>
        <w:t>Modelo Entrada–Proceso–Salida (EPS)</w:t>
      </w:r>
    </w:p>
    <w:p w14:paraId="55491674" w14:textId="1F88D83F"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El modelo Entrada–Proceso–Salida (EPS) constituye una herramienta conceptual clave para el análisis y diseño de algoritmos. Este modelo establece que todo sistema computacional recibe datos de entrada, los transforma mediante un proceso y genera información de salida. Sommerville resalta que esta separación permite un diseño más organizado y facilita la identificación de errores durante el desarrollo del softwar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30DAiszN","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2]</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6FEF46DE" w14:textId="77777777"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En el presente proyecto, el modelo EPS guía la estructura general del programa: los datos ingresados por el usuario, como ingresos y gastos mensuales, conforman la entrada; los cálculos de totales, clasificaciones y porcentajes corresponden al proceso; y los reportes generados representan la salida. Esta organización refuerza la comprensión del funcionamiento interno del sistema y promueve buenas prácticas de programación.</w:t>
      </w:r>
    </w:p>
    <w:p w14:paraId="497EA49D" w14:textId="545977FF"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D. </w:t>
      </w:r>
      <w:r w:rsidR="00847A8C" w:rsidRPr="00847A8C">
        <w:rPr>
          <w:rFonts w:asciiTheme="minorBidi" w:hAnsiTheme="minorBidi" w:cstheme="minorBidi"/>
          <w:b/>
          <w:bCs/>
          <w:sz w:val="24"/>
          <w:szCs w:val="24"/>
        </w:rPr>
        <w:t>Calidad y legibilidad del código</w:t>
      </w:r>
    </w:p>
    <w:p w14:paraId="1A7DFF84" w14:textId="3A409C45"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calidad del código es un aspecto clave en el desarrollo de software. Martin sostiene que un código limpio debe ser fácil de leer y entender, ya que la </w:t>
      </w:r>
      <w:r w:rsidRPr="00847A8C">
        <w:rPr>
          <w:rFonts w:asciiTheme="minorBidi" w:hAnsiTheme="minorBidi" w:cstheme="minorBidi"/>
          <w:sz w:val="24"/>
          <w:szCs w:val="24"/>
        </w:rPr>
        <w:lastRenderedPageBreak/>
        <w:t xml:space="preserve">legibilidad es una condición necesaria para su mantenimiento y reutilización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VfS20a3o","properties":{"formattedCitation":"[4]","plainCitation":"[4]","noteIndex":0},"citationItems":[{"id":68,"uris":["http://zotero.org/users/16989461/items/GP92Q6C6"],"itemData":{"id":68,"type":"book","event-place":"Upper Saddle River, NJ","ISBN":"0-13-235088-2","publisher":"Prentice Hall","publisher-place":"Upper Saddle River, NJ","title":"Clean Code: A Handbook of Agile Software Craftsmanship","author":[{"family":"Martin","given":"Robert C."}],"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4]</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En el ámbito académico, esta idea se traduce en el uso de nombres descriptivos, una correcta </w:t>
      </w:r>
      <w:proofErr w:type="spellStart"/>
      <w:r w:rsidRPr="00847A8C">
        <w:rPr>
          <w:rFonts w:asciiTheme="minorBidi" w:hAnsiTheme="minorBidi" w:cstheme="minorBidi"/>
          <w:sz w:val="24"/>
          <w:szCs w:val="24"/>
        </w:rPr>
        <w:t>indentación</w:t>
      </w:r>
      <w:proofErr w:type="spellEnd"/>
      <w:r w:rsidRPr="00847A8C">
        <w:rPr>
          <w:rFonts w:asciiTheme="minorBidi" w:hAnsiTheme="minorBidi" w:cstheme="minorBidi"/>
          <w:sz w:val="24"/>
          <w:szCs w:val="24"/>
        </w:rPr>
        <w:t xml:space="preserve"> y la inclusión de comentarios explicativos.</w:t>
      </w:r>
    </w:p>
    <w:p w14:paraId="23CB532D" w14:textId="77777777" w:rsidR="00910FB9"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Pressman y </w:t>
      </w:r>
      <w:proofErr w:type="spellStart"/>
      <w:r w:rsidRPr="00847A8C">
        <w:rPr>
          <w:rFonts w:asciiTheme="minorBidi" w:hAnsiTheme="minorBidi" w:cstheme="minorBidi"/>
          <w:sz w:val="24"/>
          <w:szCs w:val="24"/>
        </w:rPr>
        <w:t>Maxim</w:t>
      </w:r>
      <w:proofErr w:type="spellEnd"/>
      <w:r w:rsidRPr="00847A8C">
        <w:rPr>
          <w:rFonts w:asciiTheme="minorBidi" w:hAnsiTheme="minorBidi" w:cstheme="minorBidi"/>
          <w:sz w:val="24"/>
          <w:szCs w:val="24"/>
        </w:rPr>
        <w:t xml:space="preserve"> complementan esta idea señalando que la documentación interna del código facilita la evaluación, comprensión y replicación del programa, aspectos particularmente relevantes en proyectos formativ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cVSVMxh0","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w:t>
      </w:r>
    </w:p>
    <w:p w14:paraId="6EC034AE" w14:textId="2528A840"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En consecuencia, el sistema propuesto incorpora comentarios que describen la lógica y finalidad de cada bloque del algoritmo.</w:t>
      </w:r>
    </w:p>
    <w:p w14:paraId="5EB1ED39" w14:textId="0A82F005"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E. </w:t>
      </w:r>
      <w:r w:rsidR="00847A8C" w:rsidRPr="00847A8C">
        <w:rPr>
          <w:rFonts w:asciiTheme="minorBidi" w:hAnsiTheme="minorBidi" w:cstheme="minorBidi"/>
          <w:b/>
          <w:bCs/>
          <w:sz w:val="24"/>
          <w:szCs w:val="24"/>
        </w:rPr>
        <w:t>Gestión financiera personal y modelo 50–30–20</w:t>
      </w:r>
    </w:p>
    <w:p w14:paraId="6AE680D7" w14:textId="5A9CD4B5"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gestión financiera personal se refiere al proceso de planificación, control y evaluación de los ingresos, gastos y ahorros de una persona. Una de las principales dificultades en este ámbito es la falta de clasificación y seguimiento de los gastos, lo que impide una adecuada toma de decisiones económica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oYUeg9E2","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5]</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r9tfbxvs","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6]</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27E9AFD8" w14:textId="77777777"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Un modelo ampliamente reconocido para la organización de las finanzas personales es la regla 50–30–20, propuesta y difundida por Elizabeth Warren y Amelia Warren </w:t>
      </w:r>
      <w:proofErr w:type="spellStart"/>
      <w:r w:rsidRPr="00847A8C">
        <w:rPr>
          <w:rFonts w:asciiTheme="minorBidi" w:hAnsiTheme="minorBidi" w:cstheme="minorBidi"/>
          <w:sz w:val="24"/>
          <w:szCs w:val="24"/>
        </w:rPr>
        <w:t>Tyagi</w:t>
      </w:r>
      <w:proofErr w:type="spellEnd"/>
      <w:r w:rsidRPr="00847A8C">
        <w:rPr>
          <w:rFonts w:asciiTheme="minorBidi" w:hAnsiTheme="minorBidi" w:cstheme="minorBidi"/>
          <w:sz w:val="24"/>
          <w:szCs w:val="24"/>
        </w:rPr>
        <w:t xml:space="preserve"> en su obra </w:t>
      </w:r>
      <w:proofErr w:type="spellStart"/>
      <w:r w:rsidRPr="00847A8C">
        <w:rPr>
          <w:rFonts w:asciiTheme="minorBidi" w:hAnsiTheme="minorBidi" w:cstheme="minorBidi"/>
          <w:i/>
          <w:iCs/>
          <w:sz w:val="24"/>
          <w:szCs w:val="24"/>
        </w:rPr>
        <w:t>All</w:t>
      </w:r>
      <w:proofErr w:type="spellEnd"/>
      <w:r w:rsidRPr="00847A8C">
        <w:rPr>
          <w:rFonts w:asciiTheme="minorBidi" w:hAnsiTheme="minorBidi" w:cstheme="minorBidi"/>
          <w:i/>
          <w:iCs/>
          <w:sz w:val="24"/>
          <w:szCs w:val="24"/>
        </w:rPr>
        <w:t xml:space="preserve"> </w:t>
      </w:r>
      <w:proofErr w:type="spellStart"/>
      <w:r w:rsidRPr="00847A8C">
        <w:rPr>
          <w:rFonts w:asciiTheme="minorBidi" w:hAnsiTheme="minorBidi" w:cstheme="minorBidi"/>
          <w:i/>
          <w:iCs/>
          <w:sz w:val="24"/>
          <w:szCs w:val="24"/>
        </w:rPr>
        <w:t>Your</w:t>
      </w:r>
      <w:proofErr w:type="spellEnd"/>
      <w:r w:rsidRPr="00847A8C">
        <w:rPr>
          <w:rFonts w:asciiTheme="minorBidi" w:hAnsiTheme="minorBidi" w:cstheme="minorBidi"/>
          <w:i/>
          <w:iCs/>
          <w:sz w:val="24"/>
          <w:szCs w:val="24"/>
        </w:rPr>
        <w:t xml:space="preserve"> Worth: </w:t>
      </w:r>
      <w:proofErr w:type="spellStart"/>
      <w:r w:rsidRPr="00847A8C">
        <w:rPr>
          <w:rFonts w:asciiTheme="minorBidi" w:hAnsiTheme="minorBidi" w:cstheme="minorBidi"/>
          <w:i/>
          <w:iCs/>
          <w:sz w:val="24"/>
          <w:szCs w:val="24"/>
        </w:rPr>
        <w:t>The</w:t>
      </w:r>
      <w:proofErr w:type="spellEnd"/>
      <w:r w:rsidRPr="00847A8C">
        <w:rPr>
          <w:rFonts w:asciiTheme="minorBidi" w:hAnsiTheme="minorBidi" w:cstheme="minorBidi"/>
          <w:i/>
          <w:iCs/>
          <w:sz w:val="24"/>
          <w:szCs w:val="24"/>
        </w:rPr>
        <w:t xml:space="preserve"> Ultimate </w:t>
      </w:r>
      <w:proofErr w:type="spellStart"/>
      <w:r w:rsidRPr="00847A8C">
        <w:rPr>
          <w:rFonts w:asciiTheme="minorBidi" w:hAnsiTheme="minorBidi" w:cstheme="minorBidi"/>
          <w:i/>
          <w:iCs/>
          <w:sz w:val="24"/>
          <w:szCs w:val="24"/>
        </w:rPr>
        <w:t>Lifetime</w:t>
      </w:r>
      <w:proofErr w:type="spellEnd"/>
      <w:r w:rsidRPr="00847A8C">
        <w:rPr>
          <w:rFonts w:asciiTheme="minorBidi" w:hAnsiTheme="minorBidi" w:cstheme="minorBidi"/>
          <w:i/>
          <w:iCs/>
          <w:sz w:val="24"/>
          <w:szCs w:val="24"/>
        </w:rPr>
        <w:t xml:space="preserve"> Money Plan</w:t>
      </w:r>
      <w:r w:rsidRPr="00847A8C">
        <w:rPr>
          <w:rFonts w:asciiTheme="minorBidi" w:hAnsiTheme="minorBidi" w:cstheme="minorBidi"/>
          <w:sz w:val="24"/>
          <w:szCs w:val="24"/>
        </w:rPr>
        <w:t xml:space="preserve"> [8]. Este modelo establece que los ingresos mensuales deben distribuirse en tres categorías principales: 50 % para gastos necesarios, 30 % para gastos discrecionales y 20 % para el ahorro. Su principal fortaleza radica en ofrecer una guía simple y flexible que facilita el control financiero sin requerir conocimientos avanzados de economía.</w:t>
      </w:r>
    </w:p>
    <w:p w14:paraId="4B0BAF22" w14:textId="129EBE2D"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Diversas entidades financieras, como BBVA y Scotiabank, han adoptado y difundido este modelo como una estrategia práctica para mejorar la educación financiera y promover hábitos de ahorro responsable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s7Fywz04","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5]</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Qk7VINCR","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6]</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En el sistema de gestión financiera personal desarrollado, esta regla se utiliza como referencia conceptual para clasificar los gastos ingresados por el usuario y generar recomendaciones orientativas sobre su comportamiento financiero.</w:t>
      </w:r>
    </w:p>
    <w:p w14:paraId="1A4A9800" w14:textId="5B71EFBE"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F. </w:t>
      </w:r>
      <w:r w:rsidR="00847A8C" w:rsidRPr="00847A8C">
        <w:rPr>
          <w:rFonts w:asciiTheme="minorBidi" w:hAnsiTheme="minorBidi" w:cstheme="minorBidi"/>
          <w:b/>
          <w:bCs/>
          <w:sz w:val="24"/>
          <w:szCs w:val="24"/>
        </w:rPr>
        <w:t>Pensamiento algorítmico y abstracción</w:t>
      </w:r>
    </w:p>
    <w:p w14:paraId="3AB5FA03" w14:textId="35A430A3"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El diseño del sistema también se apoya en el pensamiento algorítmico, entendido como la capacidad de descomponer un problema en pasos finitos y </w:t>
      </w:r>
      <w:r w:rsidRPr="00847A8C">
        <w:rPr>
          <w:rFonts w:asciiTheme="minorBidi" w:hAnsiTheme="minorBidi" w:cstheme="minorBidi"/>
          <w:sz w:val="24"/>
          <w:szCs w:val="24"/>
        </w:rPr>
        <w:lastRenderedPageBreak/>
        <w:t xml:space="preserve">ordenados. Knuth señala que los algoritmos constituyen la base de toda solución computacional y que su correcta formulación es esencial para garantizar la eficiencia y corrección del programa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6aTn8NmB","properties":{"formattedCitation":"[8]","plainCitation":"[8]","noteIndex":0},"citationItems":[{"id":83,"uris":["http://zotero.org/users/16989461/items/HKXMFHHJ"],"itemData":{"id":83,"type":"book","event-place":"Reading, MA","publisher":"Addison-Wesley","publisher-place":"Reading, MA","title":"The Art of Computer Programming, Vol. 1: Fundamental Algorithms","author":[{"family":"Knuth","given":"Donald E."}],"issued":{"date-parts":[["1997"]]}}}],"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8]</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59CAD028" w14:textId="4FB7FE5D" w:rsidR="00847A8C" w:rsidRPr="00ED72A5"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En este proyecto, el pensamiento algorítmico se aplica para abstraer la realidad financiera del usuario y representarla mediante un conjunto de instrucciones claras, comprensibles y ejecutables en un entorno de pseudocódigo como PSeInt.</w:t>
      </w:r>
    </w:p>
    <w:p w14:paraId="7F121032" w14:textId="403CED27" w:rsidR="00361377" w:rsidRPr="00ED72A5" w:rsidRDefault="00847A8C" w:rsidP="00DB4269">
      <w:pPr>
        <w:keepNext/>
        <w:spacing w:line="360" w:lineRule="auto"/>
        <w:jc w:val="both"/>
        <w:rPr>
          <w:rFonts w:asciiTheme="minorBidi" w:hAnsiTheme="minorBidi" w:cstheme="minorBidi"/>
          <w:sz w:val="24"/>
          <w:szCs w:val="24"/>
        </w:rPr>
      </w:pPr>
      <w:r w:rsidRPr="00ED72A5">
        <w:rPr>
          <w:rFonts w:asciiTheme="minorBidi" w:hAnsiTheme="minorBidi" w:cstheme="minorBidi"/>
          <w:noProof/>
          <w:sz w:val="24"/>
          <w:szCs w:val="24"/>
        </w:rPr>
        <w:drawing>
          <wp:inline distT="0" distB="0" distL="0" distR="0" wp14:anchorId="4FBD1105" wp14:editId="38376852">
            <wp:extent cx="3474720" cy="6191773"/>
            <wp:effectExtent l="0" t="0" r="0" b="0"/>
            <wp:docPr id="750733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88126" cy="6215662"/>
                    </a:xfrm>
                    <a:prstGeom prst="rect">
                      <a:avLst/>
                    </a:prstGeom>
                    <a:noFill/>
                    <a:ln>
                      <a:noFill/>
                    </a:ln>
                  </pic:spPr>
                </pic:pic>
              </a:graphicData>
            </a:graphic>
          </wp:inline>
        </w:drawing>
      </w:r>
    </w:p>
    <w:p w14:paraId="2F79C47A" w14:textId="42C63B92" w:rsidR="00361377" w:rsidRPr="00ED72A5" w:rsidRDefault="00361377" w:rsidP="00DB4269">
      <w:pPr>
        <w:pStyle w:val="Descripcin"/>
        <w:spacing w:line="360" w:lineRule="auto"/>
        <w:jc w:val="both"/>
        <w:rPr>
          <w:rFonts w:asciiTheme="minorBidi" w:hAnsiTheme="minorBidi" w:cstheme="minorBidi"/>
          <w:i w:val="0"/>
          <w:iCs w:val="0"/>
          <w:color w:val="auto"/>
          <w:sz w:val="24"/>
          <w:szCs w:val="24"/>
        </w:rPr>
      </w:pPr>
      <w:r w:rsidRPr="00ED72A5">
        <w:rPr>
          <w:rFonts w:asciiTheme="minorBidi" w:hAnsiTheme="minorBidi" w:cstheme="minorBidi"/>
          <w:i w:val="0"/>
          <w:iCs w:val="0"/>
          <w:color w:val="auto"/>
          <w:sz w:val="24"/>
          <w:szCs w:val="24"/>
        </w:rPr>
        <w:t xml:space="preserve">Figura </w:t>
      </w:r>
      <w:r w:rsidRPr="00ED72A5">
        <w:rPr>
          <w:rFonts w:asciiTheme="minorBidi" w:hAnsiTheme="minorBidi" w:cstheme="minorBidi"/>
          <w:i w:val="0"/>
          <w:iCs w:val="0"/>
          <w:color w:val="auto"/>
          <w:sz w:val="24"/>
          <w:szCs w:val="24"/>
        </w:rPr>
        <w:fldChar w:fldCharType="begin"/>
      </w:r>
      <w:r w:rsidRPr="00ED72A5">
        <w:rPr>
          <w:rFonts w:asciiTheme="minorBidi" w:hAnsiTheme="minorBidi" w:cstheme="minorBidi"/>
          <w:i w:val="0"/>
          <w:iCs w:val="0"/>
          <w:color w:val="auto"/>
          <w:sz w:val="24"/>
          <w:szCs w:val="24"/>
        </w:rPr>
        <w:instrText xml:space="preserve"> SEQ Figura \* ARABIC </w:instrText>
      </w:r>
      <w:r w:rsidRPr="00ED72A5">
        <w:rPr>
          <w:rFonts w:asciiTheme="minorBidi" w:hAnsiTheme="minorBidi" w:cstheme="minorBidi"/>
          <w:i w:val="0"/>
          <w:iCs w:val="0"/>
          <w:color w:val="auto"/>
          <w:sz w:val="24"/>
          <w:szCs w:val="24"/>
        </w:rPr>
        <w:fldChar w:fldCharType="separate"/>
      </w:r>
      <w:r w:rsidRPr="00ED72A5">
        <w:rPr>
          <w:rFonts w:asciiTheme="minorBidi" w:hAnsiTheme="minorBidi" w:cstheme="minorBidi"/>
          <w:i w:val="0"/>
          <w:iCs w:val="0"/>
          <w:noProof/>
          <w:color w:val="auto"/>
          <w:sz w:val="24"/>
          <w:szCs w:val="24"/>
        </w:rPr>
        <w:t>1</w:t>
      </w:r>
      <w:r w:rsidRPr="00ED72A5">
        <w:rPr>
          <w:rFonts w:asciiTheme="minorBidi" w:hAnsiTheme="minorBidi" w:cstheme="minorBidi"/>
          <w:i w:val="0"/>
          <w:iCs w:val="0"/>
          <w:color w:val="auto"/>
          <w:sz w:val="24"/>
          <w:szCs w:val="24"/>
        </w:rPr>
        <w:fldChar w:fldCharType="end"/>
      </w:r>
      <w:r w:rsidRPr="00ED72A5">
        <w:rPr>
          <w:rFonts w:asciiTheme="minorBidi" w:hAnsiTheme="minorBidi" w:cstheme="minorBidi"/>
          <w:i w:val="0"/>
          <w:iCs w:val="0"/>
          <w:color w:val="auto"/>
          <w:sz w:val="24"/>
          <w:szCs w:val="24"/>
        </w:rPr>
        <w:t>. Mapa conceptual del modelo E–P–S.</w:t>
      </w:r>
    </w:p>
    <w:p w14:paraId="0FD94BEA" w14:textId="41D299DF" w:rsidR="00041527" w:rsidRPr="00ED72A5" w:rsidRDefault="003051E3" w:rsidP="00DB4269">
      <w:pPr>
        <w:pStyle w:val="Ttulo2"/>
        <w:spacing w:line="360" w:lineRule="auto"/>
        <w:jc w:val="both"/>
        <w:rPr>
          <w:rFonts w:asciiTheme="minorBidi" w:hAnsiTheme="minorBidi" w:cstheme="minorBidi"/>
          <w:sz w:val="24"/>
          <w:szCs w:val="24"/>
        </w:rPr>
      </w:pPr>
      <w:bookmarkStart w:id="2" w:name="_Toc216997009"/>
      <w:r w:rsidRPr="00ED72A5">
        <w:rPr>
          <w:rFonts w:asciiTheme="minorBidi" w:hAnsiTheme="minorBidi" w:cstheme="minorBidi"/>
          <w:sz w:val="24"/>
          <w:szCs w:val="24"/>
        </w:rPr>
        <w:lastRenderedPageBreak/>
        <w:t>2.1. Definición de términos básicos</w:t>
      </w:r>
      <w:bookmarkEnd w:id="2"/>
    </w:p>
    <w:p w14:paraId="700ECC64" w14:textId="19938F56"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Algoritmo:</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Es un conjunto ordenado y finito de pasos que permiten resolver un problema de manera sistemática. Representa la lógica fundamental que guía la ejecución de cualquier programa informático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2nZm4vha","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02C41DA1" w14:textId="6A0E10CC"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Constante:</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Se refiere a un valor fijo que permanece inalterable y no cambia durante todo el tiempo de ejecución del programa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07pRVyEN","properties":{"formattedCitation":"[10]","plainCitation":"[10]","noteIndex":0},"citationItems":[{"id":88,"uris":["http://zotero.org/users/16989461/items/492Q6D4K"],"itemData":{"id":88,"type":"webpage","title":"Módulos en Python","URL":"https://ellibrodepython.com/modulos-python","author":[{"literal":"El Libro de Python"}]}}],"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0]</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38B1625C" w14:textId="4AD758A2"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Variable:</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Espacio en memoria física destinado a almacenar un valor que tiene la capacidad de modificarse a lo largo de la ejecución de un programa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ckOsbCSg","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1]</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08173819" w14:textId="64342BFC"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Proceso:</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Es el conjunto articulado de operaciones lógicas y aritméticas que transforman los datos de entrada para generar resultados o salidas específica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ExZk82Ks","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7DCFC4EF" w14:textId="1FCC8444"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Entrada:</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Son los datos suministrados por el usuario o capturados del entorno que resultan indispensables para iniciar el proceso de un algoritmo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tayHlFsi","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26C30B53" w14:textId="56DA733E"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Salida:</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Representa los resultados finales generados tras el procesamiento de los datos, los cuales son presentados al usuario a través de la pantalla u otros medios periféric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535vvReY","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2396246E" w14:textId="0E5CCA06"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Tipo de dato:</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Es una clasificación técnica que indica el tipo de valor que una variable puede almacenar, definiendo las operaciones que se pueden realizar con él (ejemplos: numérico, cadena de texto, lógico/booleano, etc.)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Y45FlkJ0","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1]</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7FEF70D7" w14:textId="741C42BB" w:rsidR="003051E3" w:rsidRPr="00ED72A5" w:rsidRDefault="009A4A19"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Ejecución Secuencial:</w:t>
      </w:r>
      <w:r w:rsidRPr="00ED72A5">
        <w:rPr>
          <w:rFonts w:asciiTheme="minorBidi" w:hAnsiTheme="minorBidi" w:cstheme="minorBidi"/>
          <w:sz w:val="24"/>
          <w:szCs w:val="24"/>
        </w:rPr>
        <w:t xml:space="preserve"> Es el modo de operación más elemental en programación, donde las instrucciones se ejecutan una tras otra, en el orden exacto en que aparecen en el código fuente, de arriba hacia abajo. En este flujo, cada instrucción debe finalizar completamente antes de que comience la siguiente, asegurando que el estado del programa evolucione de manera predecible </w:t>
      </w:r>
      <w:r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6Qc93BaZ","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9]</w:t>
      </w:r>
      <w:r w:rsidRPr="00ED72A5">
        <w:rPr>
          <w:rFonts w:asciiTheme="minorBidi" w:hAnsiTheme="minorBidi" w:cstheme="minorBidi"/>
          <w:sz w:val="24"/>
          <w:szCs w:val="24"/>
        </w:rPr>
        <w:fldChar w:fldCharType="end"/>
      </w:r>
      <w:r w:rsidR="00ED72A5" w:rsidRPr="00ED72A5">
        <w:rPr>
          <w:rFonts w:asciiTheme="minorBidi" w:hAnsiTheme="minorBidi" w:cstheme="minorBidi"/>
          <w:sz w:val="24"/>
          <w:szCs w:val="24"/>
        </w:rPr>
        <w:t>.</w:t>
      </w:r>
    </w:p>
    <w:p w14:paraId="517CD66E" w14:textId="7F0FB6A6"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Estructuras Condicionales (</w:t>
      </w:r>
      <w:proofErr w:type="spellStart"/>
      <w:r w:rsidRPr="00ED72A5">
        <w:rPr>
          <w:rFonts w:asciiTheme="minorBidi" w:hAnsiTheme="minorBidi" w:cstheme="minorBidi"/>
          <w:b/>
          <w:bCs/>
          <w:sz w:val="24"/>
          <w:szCs w:val="24"/>
        </w:rPr>
        <w:t>if</w:t>
      </w:r>
      <w:proofErr w:type="spellEnd"/>
      <w:r w:rsidRPr="00ED72A5">
        <w:rPr>
          <w:rFonts w:asciiTheme="minorBidi" w:hAnsiTheme="minorBidi" w:cstheme="minorBidi"/>
          <w:b/>
          <w:bCs/>
          <w:sz w:val="24"/>
          <w:szCs w:val="24"/>
        </w:rPr>
        <w:t xml:space="preserve">, </w:t>
      </w:r>
      <w:proofErr w:type="spellStart"/>
      <w:r w:rsidRPr="00ED72A5">
        <w:rPr>
          <w:rFonts w:asciiTheme="minorBidi" w:hAnsiTheme="minorBidi" w:cstheme="minorBidi"/>
          <w:b/>
          <w:bCs/>
          <w:sz w:val="24"/>
          <w:szCs w:val="24"/>
        </w:rPr>
        <w:t>else</w:t>
      </w:r>
      <w:proofErr w:type="spellEnd"/>
      <w:r w:rsidRPr="00ED72A5">
        <w:rPr>
          <w:rFonts w:asciiTheme="minorBidi" w:hAnsiTheme="minorBidi" w:cstheme="minorBidi"/>
          <w:b/>
          <w:bCs/>
          <w:sz w:val="24"/>
          <w:szCs w:val="24"/>
        </w:rPr>
        <w:t xml:space="preserve">, </w:t>
      </w:r>
      <w:proofErr w:type="spellStart"/>
      <w:r w:rsidRPr="00ED72A5">
        <w:rPr>
          <w:rFonts w:asciiTheme="minorBidi" w:hAnsiTheme="minorBidi" w:cstheme="minorBidi"/>
          <w:b/>
          <w:bCs/>
          <w:sz w:val="24"/>
          <w:szCs w:val="24"/>
        </w:rPr>
        <w:t>elif</w:t>
      </w:r>
      <w:proofErr w:type="spellEnd"/>
      <w:r w:rsidRPr="00ED72A5">
        <w:rPr>
          <w:rFonts w:asciiTheme="minorBidi" w:hAnsiTheme="minorBidi" w:cstheme="minorBidi"/>
          <w:b/>
          <w:bCs/>
          <w:sz w:val="24"/>
          <w:szCs w:val="24"/>
        </w:rPr>
        <w:t>):</w:t>
      </w:r>
      <w:r w:rsidRPr="00ED72A5">
        <w:rPr>
          <w:rFonts w:asciiTheme="minorBidi" w:hAnsiTheme="minorBidi" w:cstheme="minorBidi"/>
          <w:sz w:val="24"/>
          <w:szCs w:val="24"/>
        </w:rPr>
        <w:t xml:space="preserve"> Son herramientas de control de flujo que permiten ejecutar diferentes bloques de código en función de si se cumple o no una condición determinada. El </w:t>
      </w:r>
      <w:proofErr w:type="spellStart"/>
      <w:r w:rsidRPr="00ED72A5">
        <w:rPr>
          <w:rFonts w:asciiTheme="minorBidi" w:hAnsiTheme="minorBidi" w:cstheme="minorBidi"/>
          <w:sz w:val="24"/>
          <w:szCs w:val="24"/>
        </w:rPr>
        <w:t>if</w:t>
      </w:r>
      <w:proofErr w:type="spellEnd"/>
      <w:r w:rsidRPr="00ED72A5">
        <w:rPr>
          <w:rFonts w:asciiTheme="minorBidi" w:hAnsiTheme="minorBidi" w:cstheme="minorBidi"/>
          <w:sz w:val="24"/>
          <w:szCs w:val="24"/>
        </w:rPr>
        <w:t xml:space="preserve"> evalúa una expresión inicial, el </w:t>
      </w:r>
      <w:proofErr w:type="spellStart"/>
      <w:r w:rsidRPr="00ED72A5">
        <w:rPr>
          <w:rFonts w:asciiTheme="minorBidi" w:hAnsiTheme="minorBidi" w:cstheme="minorBidi"/>
          <w:sz w:val="24"/>
          <w:szCs w:val="24"/>
        </w:rPr>
        <w:t>elif</w:t>
      </w:r>
      <w:proofErr w:type="spellEnd"/>
      <w:r w:rsidRPr="00ED72A5">
        <w:rPr>
          <w:rFonts w:asciiTheme="minorBidi" w:hAnsiTheme="minorBidi" w:cstheme="minorBidi"/>
          <w:sz w:val="24"/>
          <w:szCs w:val="24"/>
        </w:rPr>
        <w:t xml:space="preserve"> permite evaluar condiciones adicionales si la anterior fue falsa, y el </w:t>
      </w:r>
      <w:proofErr w:type="spellStart"/>
      <w:r w:rsidRPr="00ED72A5">
        <w:rPr>
          <w:rFonts w:asciiTheme="minorBidi" w:hAnsiTheme="minorBidi" w:cstheme="minorBidi"/>
          <w:sz w:val="24"/>
          <w:szCs w:val="24"/>
        </w:rPr>
        <w:t>else</w:t>
      </w:r>
      <w:proofErr w:type="spellEnd"/>
      <w:r w:rsidRPr="00ED72A5">
        <w:rPr>
          <w:rFonts w:asciiTheme="minorBidi" w:hAnsiTheme="minorBidi" w:cstheme="minorBidi"/>
          <w:sz w:val="24"/>
          <w:szCs w:val="24"/>
        </w:rPr>
        <w:t xml:space="preserve"> define un bloque de respaldo si ninguna se cumpl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LhsQNeqX","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1]</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161576CD" w14:textId="1821CA7B"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lastRenderedPageBreak/>
        <w:t>Bucles (</w:t>
      </w:r>
      <w:proofErr w:type="spellStart"/>
      <w:r w:rsidRPr="00ED72A5">
        <w:rPr>
          <w:rFonts w:asciiTheme="minorBidi" w:hAnsiTheme="minorBidi" w:cstheme="minorBidi"/>
          <w:b/>
          <w:bCs/>
          <w:sz w:val="24"/>
          <w:szCs w:val="24"/>
        </w:rPr>
        <w:t>for</w:t>
      </w:r>
      <w:proofErr w:type="spellEnd"/>
      <w:r w:rsidRPr="00ED72A5">
        <w:rPr>
          <w:rFonts w:asciiTheme="minorBidi" w:hAnsiTheme="minorBidi" w:cstheme="minorBidi"/>
          <w:b/>
          <w:bCs/>
          <w:sz w:val="24"/>
          <w:szCs w:val="24"/>
        </w:rPr>
        <w:t xml:space="preserve">, </w:t>
      </w:r>
      <w:proofErr w:type="spellStart"/>
      <w:r w:rsidRPr="00ED72A5">
        <w:rPr>
          <w:rFonts w:asciiTheme="minorBidi" w:hAnsiTheme="minorBidi" w:cstheme="minorBidi"/>
          <w:b/>
          <w:bCs/>
          <w:sz w:val="24"/>
          <w:szCs w:val="24"/>
        </w:rPr>
        <w:t>while</w:t>
      </w:r>
      <w:proofErr w:type="spellEnd"/>
      <w:r w:rsidRPr="00ED72A5">
        <w:rPr>
          <w:rFonts w:asciiTheme="minorBidi" w:hAnsiTheme="minorBidi" w:cstheme="minorBidi"/>
          <w:b/>
          <w:bCs/>
          <w:sz w:val="24"/>
          <w:szCs w:val="24"/>
        </w:rPr>
        <w:t xml:space="preserve">): </w:t>
      </w:r>
      <w:r w:rsidRPr="00ED72A5">
        <w:rPr>
          <w:rFonts w:asciiTheme="minorBidi" w:hAnsiTheme="minorBidi" w:cstheme="minorBidi"/>
          <w:sz w:val="24"/>
          <w:szCs w:val="24"/>
        </w:rPr>
        <w:t xml:space="preserve">Son instrucciones que permiten ejecutar un bloque de código varias veces de manera automática. El bucle </w:t>
      </w:r>
      <w:proofErr w:type="spellStart"/>
      <w:r w:rsidRPr="00ED72A5">
        <w:rPr>
          <w:rFonts w:asciiTheme="minorBidi" w:hAnsiTheme="minorBidi" w:cstheme="minorBidi"/>
          <w:sz w:val="24"/>
          <w:szCs w:val="24"/>
        </w:rPr>
        <w:t>while</w:t>
      </w:r>
      <w:proofErr w:type="spellEnd"/>
      <w:r w:rsidRPr="00ED72A5">
        <w:rPr>
          <w:rFonts w:asciiTheme="minorBidi" w:hAnsiTheme="minorBidi" w:cstheme="minorBidi"/>
          <w:sz w:val="24"/>
          <w:szCs w:val="24"/>
        </w:rPr>
        <w:t xml:space="preserve"> se repite mientras una condición sea verdadera, y el bucle for recorre un elemento iterable como una lista o un rango de números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2r4NO97c","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1]</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3EE4C6D1" w14:textId="410983CC"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 xml:space="preserve">Módulo (General): </w:t>
      </w:r>
      <w:r w:rsidRPr="00ED72A5">
        <w:rPr>
          <w:rFonts w:asciiTheme="minorBidi" w:hAnsiTheme="minorBidi" w:cstheme="minorBidi"/>
          <w:sz w:val="24"/>
          <w:szCs w:val="24"/>
        </w:rPr>
        <w:t>Es un archivo con extensión .</w:t>
      </w:r>
      <w:proofErr w:type="spellStart"/>
      <w:r w:rsidRPr="00ED72A5">
        <w:rPr>
          <w:rFonts w:asciiTheme="minorBidi" w:hAnsiTheme="minorBidi" w:cstheme="minorBidi"/>
          <w:sz w:val="24"/>
          <w:szCs w:val="24"/>
        </w:rPr>
        <w:t>py</w:t>
      </w:r>
      <w:proofErr w:type="spellEnd"/>
      <w:r w:rsidRPr="00ED72A5">
        <w:rPr>
          <w:rFonts w:asciiTheme="minorBidi" w:hAnsiTheme="minorBidi" w:cstheme="minorBidi"/>
          <w:sz w:val="24"/>
          <w:szCs w:val="24"/>
        </w:rPr>
        <w:t xml:space="preserve"> que funciona como un contenedor o espacio de nombres para albergar funciones, variables o clases reutilizables. Facilita la organización del código y evita la duplicación de lógica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mWiqPUe8","properties":{"formattedCitation":"[10]","plainCitation":"[10]","noteIndex":0},"citationItems":[{"id":88,"uris":["http://zotero.org/users/16989461/items/492Q6D4K"],"itemData":{"id":88,"type":"webpage","title":"Módulos en Python","URL":"https://ellibrodepython.com/modulos-python","author":[{"literal":"El Libro de Python"}]}}],"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0]</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3CC36714" w14:textId="4E3B08A4"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 xml:space="preserve">Módulo de Funciones: </w:t>
      </w:r>
      <w:r w:rsidRPr="00ED72A5">
        <w:rPr>
          <w:rFonts w:asciiTheme="minorBidi" w:hAnsiTheme="minorBidi" w:cstheme="minorBidi"/>
          <w:sz w:val="24"/>
          <w:szCs w:val="24"/>
        </w:rPr>
        <w:t xml:space="preserve">Es un archivo diseñado para agrupar definiciones de funciones relacionadas para ser usadas en diferentes programas sin copiar el código. Permite separar la lógica del programa de la interfaz de usuario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DmQsEUej","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1]</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0534D85E" w14:textId="3CC6D44D"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Módulo de Clases: </w:t>
      </w:r>
      <w:r w:rsidRPr="00ED72A5">
        <w:rPr>
          <w:rFonts w:asciiTheme="minorBidi" w:hAnsiTheme="minorBidi" w:cstheme="minorBidi"/>
          <w:sz w:val="24"/>
          <w:szCs w:val="24"/>
        </w:rPr>
        <w:t xml:space="preserve">Es una unidad de software que agrupa definiciones de objetos (clases) con características y comportamientos comunes, permitiendo la encapsulación. Facilita la reutilización mediante la herencia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mhz3fSaD","properties":{"formattedCitation":"[12]","plainCitation":"[12]","noteIndex":0},"citationItems":[{"id":89,"uris":["http://zotero.org/users/16989461/items/KS59FH3K"],"itemData":{"id":89,"type":"article-journal","note":"publisher: O2 Repositori","title":"Introducción a la ingeniería del software","URL":"https://openaccess.uoc.edu/bitstream/10609/147761/1/Introducci%C3%B3n%20a%20la%20ingenier%C3%ADa%20del%20software.pdf","author":[{"literal":"Universitat Oberta de Catalunya"}]}}],"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2]</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3F2C95D0" w14:textId="24DC1855"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Módulo de Variables: </w:t>
      </w:r>
      <w:r w:rsidRPr="00ED72A5">
        <w:rPr>
          <w:rFonts w:asciiTheme="minorBidi" w:hAnsiTheme="minorBidi" w:cstheme="minorBidi"/>
          <w:sz w:val="24"/>
          <w:szCs w:val="24"/>
        </w:rPr>
        <w:t>Es un archivo .</w:t>
      </w:r>
      <w:proofErr w:type="spellStart"/>
      <w:r w:rsidRPr="00ED72A5">
        <w:rPr>
          <w:rFonts w:asciiTheme="minorBidi" w:hAnsiTheme="minorBidi" w:cstheme="minorBidi"/>
          <w:sz w:val="24"/>
          <w:szCs w:val="24"/>
        </w:rPr>
        <w:t>py</w:t>
      </w:r>
      <w:proofErr w:type="spellEnd"/>
      <w:r w:rsidRPr="00ED72A5">
        <w:rPr>
          <w:rFonts w:asciiTheme="minorBidi" w:hAnsiTheme="minorBidi" w:cstheme="minorBidi"/>
          <w:sz w:val="24"/>
          <w:szCs w:val="24"/>
        </w:rPr>
        <w:t xml:space="preserve"> diseñado para almacenar y organizar datos constantes, configuraciones globales o estados compartidos accesibles desde distintas partes de un programa. Centraliza información como rutas o parámetros para facilitar el control desde un solo punto</w:t>
      </w:r>
      <w:r w:rsidRPr="00ED72A5">
        <w:rPr>
          <w:rFonts w:asciiTheme="minorBidi" w:hAnsiTheme="minorBidi" w:cstheme="minorBidi"/>
          <w:b/>
          <w:bCs/>
          <w:sz w:val="24"/>
          <w:szCs w:val="24"/>
        </w:rPr>
        <w:t xml:space="preserve"> </w:t>
      </w: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ADDIN ZOTERO_ITEM CSL_CITATION {"citationID":"HqNjwfjL","properties":{"formattedCitation":"[10]","plainCitation":"[10]","noteIndex":0},"citationItems":[{"id":88,"uris":["http://zotero.org/users/16989461/items/492Q6D4K"],"itemData":{"id":88,"type":"webpage","title":"Módulos en Python","URL":"https://ellibrodepython.com/modulos-python","author":[{"literal":"El Libro de Python"}]}}],"schema":"https://github.com/citation-style-language/schema/raw/master/csl-citation.json"} </w:instrText>
      </w:r>
      <w:r w:rsidRPr="00ED72A5">
        <w:rPr>
          <w:rFonts w:asciiTheme="minorBidi" w:hAnsiTheme="minorBidi" w:cstheme="minorBidi"/>
          <w:b/>
          <w:bCs/>
          <w:sz w:val="24"/>
          <w:szCs w:val="24"/>
        </w:rPr>
        <w:fldChar w:fldCharType="separate"/>
      </w:r>
      <w:r w:rsidRPr="00ED72A5">
        <w:rPr>
          <w:rFonts w:asciiTheme="minorBidi" w:hAnsiTheme="minorBidi" w:cstheme="minorBidi"/>
          <w:sz w:val="24"/>
          <w:szCs w:val="24"/>
        </w:rPr>
        <w:t>[10]</w:t>
      </w:r>
      <w:r w:rsidRPr="00ED72A5">
        <w:rPr>
          <w:rFonts w:asciiTheme="minorBidi" w:hAnsiTheme="minorBidi" w:cstheme="minorBidi"/>
          <w:b/>
          <w:bCs/>
          <w:sz w:val="24"/>
          <w:szCs w:val="24"/>
        </w:rPr>
        <w:fldChar w:fldCharType="end"/>
      </w:r>
      <w:r w:rsidRPr="00ED72A5">
        <w:rPr>
          <w:rFonts w:asciiTheme="minorBidi" w:hAnsiTheme="minorBidi" w:cstheme="minorBidi"/>
          <w:b/>
          <w:bCs/>
          <w:sz w:val="24"/>
          <w:szCs w:val="24"/>
        </w:rPr>
        <w:t>.</w:t>
      </w:r>
    </w:p>
    <w:p w14:paraId="118600E6" w14:textId="5931B562"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Recursividad: </w:t>
      </w:r>
      <w:r w:rsidRPr="00ED72A5">
        <w:rPr>
          <w:rFonts w:asciiTheme="minorBidi" w:hAnsiTheme="minorBidi" w:cstheme="minorBidi"/>
          <w:sz w:val="24"/>
          <w:szCs w:val="24"/>
        </w:rPr>
        <w:t>Es una técnica de programación donde una función se llama a sí misma para resolver un problema mediante la estrategia de "divide y vencerás". Debe incluir un caso base y un caso recursivo para evitar ejecuciones infinitas</w:t>
      </w:r>
      <w:r w:rsidRPr="00ED72A5">
        <w:rPr>
          <w:rFonts w:asciiTheme="minorBidi" w:hAnsiTheme="minorBidi" w:cstheme="minorBidi"/>
          <w:b/>
          <w:bCs/>
          <w:sz w:val="24"/>
          <w:szCs w:val="24"/>
        </w:rPr>
        <w:t xml:space="preserve"> </w:t>
      </w: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ADDIN ZOTERO_ITEM CSL_CITATION {"citationID":"wvvGSIvT","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b/>
          <w:bCs/>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b/>
          <w:bCs/>
          <w:sz w:val="24"/>
          <w:szCs w:val="24"/>
        </w:rPr>
        <w:fldChar w:fldCharType="end"/>
      </w:r>
      <w:r w:rsidRPr="00ED72A5">
        <w:rPr>
          <w:rFonts w:asciiTheme="minorBidi" w:hAnsiTheme="minorBidi" w:cstheme="minorBidi"/>
          <w:b/>
          <w:bCs/>
          <w:sz w:val="24"/>
          <w:szCs w:val="24"/>
        </w:rPr>
        <w:t>.</w:t>
      </w:r>
    </w:p>
    <w:p w14:paraId="51CBCF53" w14:textId="5D0DCE80"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Caso Base: </w:t>
      </w:r>
      <w:r w:rsidRPr="00ED72A5">
        <w:rPr>
          <w:rFonts w:asciiTheme="minorBidi" w:hAnsiTheme="minorBidi" w:cstheme="minorBidi"/>
          <w:sz w:val="24"/>
          <w:szCs w:val="24"/>
        </w:rPr>
        <w:t>Es la condición de parada fundamental en una función recursiva que permite finalizar las llamadas a sí misma y comenzar el retorno de valores. Representa el escenario más simple cuya solución es inmediata</w:t>
      </w:r>
      <w:r w:rsidRPr="00ED72A5">
        <w:rPr>
          <w:rFonts w:asciiTheme="minorBidi" w:hAnsiTheme="minorBidi" w:cstheme="minorBidi"/>
          <w:b/>
          <w:bCs/>
          <w:sz w:val="24"/>
          <w:szCs w:val="24"/>
        </w:rPr>
        <w:t xml:space="preserve"> </w:t>
      </w: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ADDIN ZOTERO_ITEM CSL_CITATION {"citationID":"0En90Op2","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b/>
          <w:bCs/>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b/>
          <w:bCs/>
          <w:sz w:val="24"/>
          <w:szCs w:val="24"/>
        </w:rPr>
        <w:fldChar w:fldCharType="end"/>
      </w:r>
      <w:r w:rsidRPr="00ED72A5">
        <w:rPr>
          <w:rFonts w:asciiTheme="minorBidi" w:hAnsiTheme="minorBidi" w:cstheme="minorBidi"/>
          <w:b/>
          <w:bCs/>
          <w:sz w:val="24"/>
          <w:szCs w:val="24"/>
        </w:rPr>
        <w:t>.</w:t>
      </w:r>
    </w:p>
    <w:p w14:paraId="4DCCCBE4" w14:textId="5ED7858B"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Caso Recursivo: </w:t>
      </w:r>
      <w:r w:rsidRPr="00ED72A5">
        <w:rPr>
          <w:rFonts w:asciiTheme="minorBidi" w:hAnsiTheme="minorBidi" w:cstheme="minorBidi"/>
          <w:sz w:val="24"/>
          <w:szCs w:val="24"/>
        </w:rPr>
        <w:t xml:space="preserve">Es la parte de la función donde el problema se divide en una versión más pequeña de sí mismo mediante una nueva llamada a la propia función. Su fin es aproximar el estado del programa hacia el caso bas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nmA8Pg8c","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7F6118D3" w14:textId="41E00348"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lastRenderedPageBreak/>
        <w:t xml:space="preserve">Análisis de la Complejidad en Algoritmos Recursivos: </w:t>
      </w:r>
      <w:r w:rsidRPr="00ED72A5">
        <w:rPr>
          <w:rFonts w:asciiTheme="minorBidi" w:hAnsiTheme="minorBidi" w:cstheme="minorBidi"/>
          <w:sz w:val="24"/>
          <w:szCs w:val="24"/>
        </w:rPr>
        <w:t xml:space="preserve">Determina el consumo de tiempo y memoria en función del tamaño de la entrada (n). En la complejidad logarítmica </w:t>
      </w:r>
      <m:oMath>
        <m:r>
          <w:rPr>
            <w:rFonts w:ascii="Cambria Math" w:hAnsi="Cambria Math" w:cstheme="minorBidi"/>
            <w:sz w:val="24"/>
            <w:szCs w:val="24"/>
          </w:rPr>
          <m:t>O(log n)</m:t>
        </m:r>
      </m:oMath>
      <w:r w:rsidRPr="00ED72A5">
        <w:rPr>
          <w:rFonts w:asciiTheme="minorBidi" w:hAnsiTheme="minorBidi" w:cstheme="minorBidi"/>
          <w:sz w:val="24"/>
          <w:szCs w:val="24"/>
        </w:rPr>
        <w:t xml:space="preserve">, el algoritmo reduce el problema en cada paso mediante una división, evaluando el crecimiento de llamadas respecto a la pila de ejecución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z9ZUefML","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510C4CD0" w14:textId="77777777" w:rsidR="00D34AB2" w:rsidRPr="00ED72A5" w:rsidRDefault="0044568F" w:rsidP="00DB4269">
      <w:pPr>
        <w:pStyle w:val="Ttulo1"/>
        <w:spacing w:line="360" w:lineRule="auto"/>
        <w:jc w:val="both"/>
        <w:rPr>
          <w:rFonts w:asciiTheme="minorBidi" w:hAnsiTheme="minorBidi" w:cstheme="minorBidi"/>
        </w:rPr>
      </w:pPr>
      <w:bookmarkStart w:id="3" w:name="_Toc216997010"/>
      <w:r w:rsidRPr="00ED72A5">
        <w:rPr>
          <w:rFonts w:asciiTheme="minorBidi" w:hAnsiTheme="minorBidi" w:cstheme="minorBidi"/>
        </w:rPr>
        <w:t>Desarrollo</w:t>
      </w:r>
      <w:bookmarkEnd w:id="3"/>
    </w:p>
    <w:p w14:paraId="3B798142" w14:textId="74B49906" w:rsidR="003A1905" w:rsidRPr="00ED72A5" w:rsidRDefault="003A1905" w:rsidP="00DB4269">
      <w:pPr>
        <w:pStyle w:val="Ttulo2"/>
        <w:spacing w:line="360" w:lineRule="auto"/>
        <w:jc w:val="both"/>
        <w:rPr>
          <w:rFonts w:asciiTheme="minorBidi" w:hAnsiTheme="minorBidi" w:cstheme="minorBidi"/>
          <w:sz w:val="24"/>
          <w:szCs w:val="24"/>
        </w:rPr>
      </w:pPr>
      <w:bookmarkStart w:id="4" w:name="_Toc216997011"/>
      <w:r w:rsidRPr="00ED72A5">
        <w:rPr>
          <w:rFonts w:asciiTheme="minorBidi" w:hAnsiTheme="minorBidi" w:cstheme="minorBidi"/>
          <w:sz w:val="24"/>
          <w:szCs w:val="24"/>
        </w:rPr>
        <w:t>3.1. Estructura general del programa: Entrada, Proceso y Salida</w:t>
      </w:r>
      <w:bookmarkEnd w:id="4"/>
    </w:p>
    <w:p w14:paraId="51DE0FDE" w14:textId="77777777" w:rsidR="00910FB9"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 xml:space="preserve">La estructura general del programa desarrollado se fundamenta en el modelo </w:t>
      </w:r>
      <w:r w:rsidRPr="00910FB9">
        <w:rPr>
          <w:rStyle w:val="Textoennegrita"/>
          <w:rFonts w:asciiTheme="minorBidi" w:hAnsiTheme="minorBidi" w:cstheme="minorBidi"/>
          <w:b w:val="0"/>
          <w:bCs w:val="0"/>
        </w:rPr>
        <w:t>Entrada–Proceso–Salida (EPS)</w:t>
      </w:r>
      <w:r w:rsidRPr="00910FB9">
        <w:rPr>
          <w:rFonts w:asciiTheme="minorBidi" w:hAnsiTheme="minorBidi" w:cstheme="minorBidi"/>
          <w:b/>
          <w:bCs/>
        </w:rPr>
        <w:t>,</w:t>
      </w:r>
      <w:r w:rsidRPr="00ED72A5">
        <w:rPr>
          <w:rFonts w:asciiTheme="minorBidi" w:hAnsiTheme="minorBidi" w:cstheme="minorBidi"/>
        </w:rPr>
        <w:t xml:space="preserve"> el cual permite organizar de manera clara y lógica el flujo de información dentro del sistema de gestión financiera personal. </w:t>
      </w:r>
    </w:p>
    <w:p w14:paraId="5DC5EC28" w14:textId="40A9EC61"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Este enfoque facilita la comprensión del algoritmo, promueve una correcta separación de responsabilidades y contribuye a la legibilidad del código, aspectos esenciales tanto en el aprendizaje de la programación como en la evaluación académica del proyecto.</w:t>
      </w:r>
    </w:p>
    <w:p w14:paraId="0D019F9D" w14:textId="26152145" w:rsidR="00847A8C" w:rsidRPr="00ED72A5" w:rsidRDefault="00ED72A5" w:rsidP="00DB4269">
      <w:pPr>
        <w:jc w:val="both"/>
        <w:rPr>
          <w:rFonts w:asciiTheme="minorBidi" w:hAnsiTheme="minorBidi" w:cstheme="minorBidi"/>
          <w:sz w:val="24"/>
          <w:szCs w:val="24"/>
        </w:rPr>
      </w:pPr>
      <w:r>
        <w:rPr>
          <w:rStyle w:val="Textoennegrita"/>
          <w:rFonts w:asciiTheme="minorBidi" w:hAnsiTheme="minorBidi" w:cstheme="minorBidi"/>
          <w:sz w:val="24"/>
          <w:szCs w:val="24"/>
        </w:rPr>
        <w:t xml:space="preserve">A. </w:t>
      </w:r>
      <w:r w:rsidR="00847A8C" w:rsidRPr="00ED72A5">
        <w:rPr>
          <w:rStyle w:val="Textoennegrita"/>
          <w:rFonts w:asciiTheme="minorBidi" w:hAnsiTheme="minorBidi" w:cstheme="minorBidi"/>
          <w:sz w:val="24"/>
          <w:szCs w:val="24"/>
        </w:rPr>
        <w:t>Entrada</w:t>
      </w:r>
    </w:p>
    <w:p w14:paraId="1254FECA"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La etapa de entrada corresponde a la recopilación de la información proporcionada por el usuario. En esta fase, el programa solicita los datos necesarios para describir la situación financiera mensual, considerando tanto los ingresos como los gastos y el ahorro. Los ingresos se registran diferenciando entre ingresos fijos y variables, mientras que los gastos se ingresan de manera clasificada en categorías representativas de la vida cotidiana, tales como gastos necesarios y gastos discrecionales. Asimismo, se consulta al usuario sobre el monto o porcentaje destinado al ahorro.</w:t>
      </w:r>
    </w:p>
    <w:p w14:paraId="61BF3A10" w14:textId="67C3DDD4" w:rsidR="00910FB9"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El diseño de esta etapa prioriza la claridad de las instrucciones y la validación básica de los datos ingresados, con el objetivo de evitar errores que puedan afectar el procesamiento posterior. De esta manera, se garantiza que la información de entrada sea coherente y adecuada para su análisis.</w:t>
      </w:r>
    </w:p>
    <w:p w14:paraId="3C42BFC6" w14:textId="11525C84" w:rsidR="00847A8C" w:rsidRPr="00ED72A5" w:rsidRDefault="00910FB9" w:rsidP="00910FB9">
      <w:pPr>
        <w:rPr>
          <w:rFonts w:asciiTheme="minorBidi" w:hAnsiTheme="minorBidi" w:cstheme="minorBidi"/>
          <w:sz w:val="24"/>
          <w:szCs w:val="24"/>
        </w:rPr>
      </w:pPr>
      <w:r>
        <w:rPr>
          <w:rFonts w:asciiTheme="minorBidi" w:hAnsiTheme="minorBidi" w:cstheme="minorBidi"/>
        </w:rPr>
        <w:br w:type="page"/>
      </w:r>
    </w:p>
    <w:p w14:paraId="002357E0" w14:textId="32CC375A" w:rsidR="00847A8C" w:rsidRPr="00ED72A5" w:rsidRDefault="00ED72A5" w:rsidP="00DB4269">
      <w:pPr>
        <w:jc w:val="both"/>
        <w:rPr>
          <w:rFonts w:asciiTheme="minorBidi" w:hAnsiTheme="minorBidi" w:cstheme="minorBidi"/>
          <w:sz w:val="24"/>
          <w:szCs w:val="24"/>
        </w:rPr>
      </w:pPr>
      <w:r w:rsidRPr="00ED72A5">
        <w:rPr>
          <w:rStyle w:val="Textoennegrita"/>
          <w:rFonts w:asciiTheme="minorBidi" w:hAnsiTheme="minorBidi" w:cstheme="minorBidi"/>
          <w:sz w:val="24"/>
          <w:szCs w:val="24"/>
        </w:rPr>
        <w:lastRenderedPageBreak/>
        <w:t xml:space="preserve">B. </w:t>
      </w:r>
      <w:r w:rsidR="00847A8C" w:rsidRPr="00ED72A5">
        <w:rPr>
          <w:rStyle w:val="Textoennegrita"/>
          <w:rFonts w:asciiTheme="minorBidi" w:hAnsiTheme="minorBidi" w:cstheme="minorBidi"/>
          <w:sz w:val="24"/>
          <w:szCs w:val="24"/>
        </w:rPr>
        <w:t>Proceso</w:t>
      </w:r>
    </w:p>
    <w:p w14:paraId="66EEDA9B"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La etapa de proceso constituye el núcleo lógico del programa. En esta fase, los datos ingresados son organizados, clasificados y utilizados para realizar los cálculos correspondientes. El sistema determina el total de ingresos, el total de gastos necesarios, el total de gastos discrecionales y el monto destinado al ahorro, permitiendo obtener un balance financiero mensual.</w:t>
      </w:r>
    </w:p>
    <w:p w14:paraId="744548EB"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Adicionalmente, el programa evalúa la distribución de los ingresos en función de la regla del ahorro 50–30–20, comparando los porcentajes calculados con los valores de referencia. Este análisis permite identificar posibles desequilibrios, como un exceso en gastos discrecionales o un nivel de ahorro insuficiente. La lógica del proceso se implementa mediante estructuras de control simples y ordenadas, siguiendo los principios de la programación estructurada y favoreciendo la comprensión del algoritmo.</w:t>
      </w:r>
    </w:p>
    <w:p w14:paraId="210B5B14" w14:textId="03231A25" w:rsidR="00847A8C" w:rsidRPr="00ED72A5" w:rsidRDefault="00ED72A5" w:rsidP="00DB4269">
      <w:pPr>
        <w:jc w:val="both"/>
        <w:rPr>
          <w:rFonts w:asciiTheme="minorBidi" w:hAnsiTheme="minorBidi" w:cstheme="minorBidi"/>
          <w:sz w:val="24"/>
          <w:szCs w:val="24"/>
        </w:rPr>
      </w:pPr>
      <w:r w:rsidRPr="00ED72A5">
        <w:rPr>
          <w:rStyle w:val="Textoennegrita"/>
          <w:rFonts w:asciiTheme="minorBidi" w:hAnsiTheme="minorBidi" w:cstheme="minorBidi"/>
          <w:sz w:val="24"/>
          <w:szCs w:val="24"/>
        </w:rPr>
        <w:t xml:space="preserve">C. </w:t>
      </w:r>
      <w:r w:rsidR="00847A8C" w:rsidRPr="00ED72A5">
        <w:rPr>
          <w:rStyle w:val="Textoennegrita"/>
          <w:rFonts w:asciiTheme="minorBidi" w:hAnsiTheme="minorBidi" w:cstheme="minorBidi"/>
          <w:sz w:val="24"/>
          <w:szCs w:val="24"/>
        </w:rPr>
        <w:t>Salida</w:t>
      </w:r>
    </w:p>
    <w:p w14:paraId="4BB1E3E9"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La etapa de salida se encarga de presentar los resultados del análisis financiero al usuario de manera clara y comprensible. El programa muestra un resumen de los ingresos, gastos y ahorro, así como el balance mensual obtenido. Además, se generan mensajes orientativos que informan si la distribución financiera se encuentra alineada con el modelo de referencia o si se recomienda realizar ajustes en alguna categoría.</w:t>
      </w:r>
    </w:p>
    <w:p w14:paraId="02812CBA"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Esta fase cumple una función informativa y educativa, ya que permite al usuario reflexionar sobre sus hábitos financieros y comprender el impacto de sus decisiones económicas. La presentación de los resultados se realiza mediante mensajes descriptivos y ordenados, evitando sobrecargar al usuario con información innecesaria.</w:t>
      </w:r>
    </w:p>
    <w:p w14:paraId="309D8F32" w14:textId="197D6AE0" w:rsidR="00847A8C" w:rsidRPr="00ED72A5" w:rsidRDefault="00ED72A5" w:rsidP="00DB4269">
      <w:pPr>
        <w:jc w:val="both"/>
        <w:rPr>
          <w:rFonts w:asciiTheme="minorBidi" w:hAnsiTheme="minorBidi" w:cstheme="minorBidi"/>
          <w:sz w:val="24"/>
          <w:szCs w:val="24"/>
        </w:rPr>
      </w:pPr>
      <w:r w:rsidRPr="00ED72A5">
        <w:rPr>
          <w:rStyle w:val="Textoennegrita"/>
          <w:rFonts w:asciiTheme="minorBidi" w:hAnsiTheme="minorBidi" w:cstheme="minorBidi"/>
          <w:sz w:val="24"/>
          <w:szCs w:val="24"/>
        </w:rPr>
        <w:t xml:space="preserve">D. </w:t>
      </w:r>
      <w:r w:rsidR="00847A8C" w:rsidRPr="00ED72A5">
        <w:rPr>
          <w:rStyle w:val="Textoennegrita"/>
          <w:rFonts w:asciiTheme="minorBidi" w:hAnsiTheme="minorBidi" w:cstheme="minorBidi"/>
          <w:sz w:val="24"/>
          <w:szCs w:val="24"/>
        </w:rPr>
        <w:t>Importancia de la organización y legibilidad del código</w:t>
      </w:r>
    </w:p>
    <w:p w14:paraId="278B50C7"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 xml:space="preserve">La correcta organización del programa y la legibilidad del código son aspectos prioritarios en el desarrollo del sistema. Para ello, el algoritmo se estructura en bloques claramente identificados correspondientes a la entrada, el proceso y la salida, utilizando nombres descriptivos para las variables y comentarios que explican la lógica de cada sección. Esta práctica facilita la </w:t>
      </w:r>
      <w:r w:rsidRPr="00ED72A5">
        <w:rPr>
          <w:rFonts w:asciiTheme="minorBidi" w:hAnsiTheme="minorBidi" w:cstheme="minorBidi"/>
        </w:rPr>
        <w:lastRenderedPageBreak/>
        <w:t>comprensión del funcionamiento del programa, su evaluación académica y su posible replicación por otros estudiantes.</w:t>
      </w:r>
    </w:p>
    <w:p w14:paraId="4A086CC0" w14:textId="5624252B" w:rsidR="006336F0" w:rsidRPr="00ED72A5" w:rsidRDefault="00847A8C" w:rsidP="00910FB9">
      <w:pPr>
        <w:pStyle w:val="NormalWeb"/>
        <w:spacing w:line="360" w:lineRule="auto"/>
        <w:ind w:firstLine="360"/>
        <w:jc w:val="both"/>
        <w:rPr>
          <w:rFonts w:asciiTheme="minorBidi" w:hAnsiTheme="minorBidi" w:cstheme="minorBidi"/>
        </w:rPr>
      </w:pPr>
      <w:r w:rsidRPr="00ED72A5">
        <w:rPr>
          <w:rFonts w:asciiTheme="minorBidi" w:hAnsiTheme="minorBidi" w:cstheme="minorBidi"/>
        </w:rPr>
        <w:t>Asimismo, una estructura clara y bien documentada permite detectar errores con mayor facilidad y refuerza el aprendizaje de buenas prácticas de programación desde etapas iniciales. En este sentido, la aplicación del modelo EPS no solo contribuye al correcto funcionamiento del sistema, sino que también cumple un rol pedagógico fundamental en la formación del estudiante.</w:t>
      </w:r>
    </w:p>
    <w:p w14:paraId="25D0F810" w14:textId="3996FD19" w:rsidR="00361377" w:rsidRPr="00ED72A5" w:rsidRDefault="00EA6F2A" w:rsidP="00DB4269">
      <w:pPr>
        <w:keepNext/>
        <w:spacing w:line="360" w:lineRule="auto"/>
        <w:ind w:left="360"/>
        <w:jc w:val="both"/>
        <w:rPr>
          <w:rFonts w:asciiTheme="minorBidi" w:hAnsiTheme="minorBidi" w:cstheme="minorBidi"/>
          <w:sz w:val="24"/>
          <w:szCs w:val="24"/>
        </w:rPr>
      </w:pPr>
      <w:r w:rsidRPr="00ED72A5">
        <w:rPr>
          <w:rFonts w:asciiTheme="minorBidi" w:hAnsiTheme="minorBidi" w:cstheme="minorBidi"/>
          <w:noProof/>
          <w:sz w:val="24"/>
          <w:szCs w:val="24"/>
        </w:rPr>
        <w:drawing>
          <wp:inline distT="0" distB="0" distL="0" distR="0" wp14:anchorId="5DAE4AAF" wp14:editId="66B4CBE4">
            <wp:extent cx="2979420" cy="6258679"/>
            <wp:effectExtent l="0" t="0" r="0" b="8890"/>
            <wp:docPr id="1335648256" name="Imagen 2" descr="TPBDRXCn4CVlVefHJyaXKWJYqXLGqQeL1n1Idc3YdMmdyiwiF7RUYXCtBaZanN2M5UijwTN_3_yydZjB65FkWqkS0i43OnUnHsW97aC-AcnWnvRexz4JMUBp3u575XJF516-KJGL3CwDNSxTVb5B4IFq98P7kWJtJ78YuHQROjXfOC_53InT95Cuy557VyRGN3ESC3Bk0rMcUmm-XygJD65OzdTeIGs4F1b6Lckkg2sRZ-JvyWfQEdgLfA0mQFGaQNeDFckCshYAORoxQ5DdZRV7WE8hSiS7MFt-zNd2_l0UdiRGnpMaPn9OxSxVrmxWzjEK7DGuyQdSIC48Lbzr8GjrECdIyg76chdDhOowyqzPZclz3-S-zqCWYDG5X7VRpTljvits9TBBltKt3rmEU9_zk1U7UI-m9P-nnPkAkcw8vBMqj7WPFDaCFniizrHrQZEB_mtrjTuIdxxLMTB1tHKfz-4F (516×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PBDRXCn4CVlVefHJyaXKWJYqXLGqQeL1n1Idc3YdMmdyiwiF7RUYXCtBaZanN2M5UijwTN_3_yydZjB65FkWqkS0i43OnUnHsW97aC-AcnWnvRexz4JMUBp3u575XJF516-KJGL3CwDNSxTVb5B4IFq98P7kWJtJ78YuHQROjXfOC_53InT95Cuy557VyRGN3ESC3Bk0rMcUmm-XygJD65OzdTeIGs4F1b6Lckkg2sRZ-JvyWfQEdgLfA0mQFGaQNeDFckCshYAORoxQ5DdZRV7WE8hSiS7MFt-zNd2_l0UdiRGnpMaPn9OxSxVrmxWzjEK7DGuyQdSIC48Lbzr8GjrECdIyg76chdDhOowyqzPZclz3-S-zqCWYDG5X7VRpTljvits9TBBltKt3rmEU9_zk1U7UI-m9P-nnPkAkcw8vBMqj7WPFDaCFniizrHrQZEB_mtrjTuIdxxLMTB1tHKfz-4F (516×108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5144" cy="6270703"/>
                    </a:xfrm>
                    <a:prstGeom prst="rect">
                      <a:avLst/>
                    </a:prstGeom>
                    <a:noFill/>
                    <a:ln>
                      <a:noFill/>
                    </a:ln>
                  </pic:spPr>
                </pic:pic>
              </a:graphicData>
            </a:graphic>
          </wp:inline>
        </w:drawing>
      </w:r>
    </w:p>
    <w:p w14:paraId="0FE9EA7D" w14:textId="1F49C3F2" w:rsidR="00361377" w:rsidRPr="00ED72A5" w:rsidRDefault="00361377" w:rsidP="00DB4269">
      <w:pPr>
        <w:pStyle w:val="Descripcin"/>
        <w:spacing w:line="360" w:lineRule="auto"/>
        <w:jc w:val="both"/>
        <w:rPr>
          <w:rFonts w:asciiTheme="minorBidi" w:hAnsiTheme="minorBidi" w:cstheme="minorBidi"/>
          <w:i w:val="0"/>
          <w:iCs w:val="0"/>
          <w:color w:val="auto"/>
          <w:sz w:val="24"/>
          <w:szCs w:val="24"/>
        </w:rPr>
      </w:pPr>
      <w:r w:rsidRPr="00ED72A5">
        <w:rPr>
          <w:rFonts w:asciiTheme="minorBidi" w:hAnsiTheme="minorBidi" w:cstheme="minorBidi"/>
          <w:i w:val="0"/>
          <w:iCs w:val="0"/>
          <w:color w:val="auto"/>
          <w:sz w:val="24"/>
          <w:szCs w:val="24"/>
        </w:rPr>
        <w:t xml:space="preserve">Figura </w:t>
      </w:r>
      <w:r w:rsidRPr="00ED72A5">
        <w:rPr>
          <w:rFonts w:asciiTheme="minorBidi" w:hAnsiTheme="minorBidi" w:cstheme="minorBidi"/>
          <w:i w:val="0"/>
          <w:iCs w:val="0"/>
          <w:color w:val="auto"/>
          <w:sz w:val="24"/>
          <w:szCs w:val="24"/>
        </w:rPr>
        <w:fldChar w:fldCharType="begin"/>
      </w:r>
      <w:r w:rsidRPr="00ED72A5">
        <w:rPr>
          <w:rFonts w:asciiTheme="minorBidi" w:hAnsiTheme="minorBidi" w:cstheme="minorBidi"/>
          <w:i w:val="0"/>
          <w:iCs w:val="0"/>
          <w:color w:val="auto"/>
          <w:sz w:val="24"/>
          <w:szCs w:val="24"/>
        </w:rPr>
        <w:instrText xml:space="preserve"> SEQ Figura \* ARABIC </w:instrText>
      </w:r>
      <w:r w:rsidRPr="00ED72A5">
        <w:rPr>
          <w:rFonts w:asciiTheme="minorBidi" w:hAnsiTheme="minorBidi" w:cstheme="minorBidi"/>
          <w:i w:val="0"/>
          <w:iCs w:val="0"/>
          <w:color w:val="auto"/>
          <w:sz w:val="24"/>
          <w:szCs w:val="24"/>
        </w:rPr>
        <w:fldChar w:fldCharType="separate"/>
      </w:r>
      <w:r w:rsidRPr="00ED72A5">
        <w:rPr>
          <w:rFonts w:asciiTheme="minorBidi" w:hAnsiTheme="minorBidi" w:cstheme="minorBidi"/>
          <w:i w:val="0"/>
          <w:iCs w:val="0"/>
          <w:noProof/>
          <w:color w:val="auto"/>
          <w:sz w:val="24"/>
          <w:szCs w:val="24"/>
        </w:rPr>
        <w:t>2</w:t>
      </w:r>
      <w:r w:rsidRPr="00ED72A5">
        <w:rPr>
          <w:rFonts w:asciiTheme="minorBidi" w:hAnsiTheme="minorBidi" w:cstheme="minorBidi"/>
          <w:i w:val="0"/>
          <w:iCs w:val="0"/>
          <w:color w:val="auto"/>
          <w:sz w:val="24"/>
          <w:szCs w:val="24"/>
        </w:rPr>
        <w:fldChar w:fldCharType="end"/>
      </w:r>
      <w:r w:rsidRPr="00ED72A5">
        <w:rPr>
          <w:rFonts w:asciiTheme="minorBidi" w:hAnsiTheme="minorBidi" w:cstheme="minorBidi"/>
          <w:i w:val="0"/>
          <w:iCs w:val="0"/>
          <w:color w:val="auto"/>
          <w:sz w:val="24"/>
          <w:szCs w:val="24"/>
        </w:rPr>
        <w:t>. Diagrama de flujo del sistema.</w:t>
      </w:r>
    </w:p>
    <w:p w14:paraId="5B9A2DF7" w14:textId="6D003CDC" w:rsidR="00A3153D" w:rsidRPr="00ED72A5" w:rsidRDefault="006336F0" w:rsidP="00910FB9">
      <w:pPr>
        <w:spacing w:line="360" w:lineRule="auto"/>
        <w:ind w:firstLine="720"/>
        <w:jc w:val="both"/>
        <w:rPr>
          <w:rFonts w:asciiTheme="minorBidi" w:hAnsiTheme="minorBidi" w:cstheme="minorBidi"/>
          <w:sz w:val="24"/>
          <w:szCs w:val="24"/>
        </w:rPr>
      </w:pPr>
      <w:r w:rsidRPr="00ED72A5">
        <w:rPr>
          <w:rFonts w:asciiTheme="minorBidi" w:hAnsiTheme="minorBidi" w:cstheme="minorBidi"/>
          <w:sz w:val="24"/>
          <w:szCs w:val="24"/>
        </w:rPr>
        <w:lastRenderedPageBreak/>
        <w:t>La organización del código sigue una estructura plana (compatible con PSeInt y las restricciones del curso): bloques comentados para identificar las secciones de entrada, proceso y salida; variables declaradas al inicio con nombres significativos (ingreso, gasto, saldo, estado); y uso de una única rutina principal que contiene el menú y el ciclo de repetición. Esta estructura facilita la lectura lineal del algoritmo y su evaluación pedagógica.</w:t>
      </w:r>
    </w:p>
    <w:p w14:paraId="696A16DD" w14:textId="00854149" w:rsidR="00A3153D" w:rsidRPr="00ED72A5" w:rsidRDefault="003A1905" w:rsidP="00DB4269">
      <w:pPr>
        <w:pStyle w:val="Ttulo2"/>
        <w:spacing w:line="360" w:lineRule="auto"/>
        <w:jc w:val="both"/>
        <w:rPr>
          <w:rFonts w:asciiTheme="minorBidi" w:hAnsiTheme="minorBidi" w:cstheme="minorBidi"/>
          <w:sz w:val="24"/>
          <w:szCs w:val="24"/>
        </w:rPr>
      </w:pPr>
      <w:bookmarkStart w:id="5" w:name="_Toc216997012"/>
      <w:r w:rsidRPr="00ED72A5">
        <w:rPr>
          <w:rFonts w:asciiTheme="minorBidi" w:hAnsiTheme="minorBidi" w:cstheme="minorBidi"/>
          <w:sz w:val="24"/>
          <w:szCs w:val="24"/>
        </w:rPr>
        <w:t>3.2. Proceso de implementación</w:t>
      </w:r>
      <w:bookmarkEnd w:id="5"/>
    </w:p>
    <w:p w14:paraId="03D3718A"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 xml:space="preserve">El proceso de implementación del </w:t>
      </w:r>
      <w:r w:rsidRPr="00EA6F2A">
        <w:rPr>
          <w:rFonts w:asciiTheme="minorBidi" w:hAnsiTheme="minorBidi" w:cstheme="minorBidi"/>
          <w:i/>
          <w:iCs/>
          <w:sz w:val="24"/>
          <w:szCs w:val="24"/>
        </w:rPr>
        <w:t>Sistema de Gestión Financiera Personal</w:t>
      </w:r>
      <w:r w:rsidRPr="00EA6F2A">
        <w:rPr>
          <w:rFonts w:asciiTheme="minorBidi" w:hAnsiTheme="minorBidi" w:cstheme="minorBidi"/>
          <w:sz w:val="24"/>
          <w:szCs w:val="24"/>
        </w:rPr>
        <w:t xml:space="preserve"> se llevó a cabo de manera progresiva, partiendo del análisis del problema y la definición de los requisitos funcionales básicos, hasta la elaboración del algoritmo final en pseudocódigo. En primer lugar, se identificaron las variables principales del sistema, tales como los ingresos, los gastos clasificados por categorías y el ahorro, las cuales constituyen la base de la información financiera a procesar.</w:t>
      </w:r>
    </w:p>
    <w:p w14:paraId="61B7617F"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Posteriormente, se diseñó la estructura general del programa siguiendo el modelo Entrada–Proceso–Salida (EPS), lo que permitió organizar de forma clara el flujo del algoritmo. En esta etapa, se definió la secuencia lógica para el ingreso de datos por parte del usuario, el procesamiento de la información mediante cálculos aritméticos simples y la presentación de los resultados finales. Esta organización facilitó la traducción del diseño conceptual al pseudocódigo, asegurando coherencia entre el planteamiento teórico y la implementación práctica.</w:t>
      </w:r>
    </w:p>
    <w:p w14:paraId="53241EFA"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Durante la implementación en PSeInt, se optó por el uso de estructuras de control básicas, como decisiones condicionales y secuencias ordenadas, evitando el empleo de funciones avanzadas o declaraciones complejas. Esta decisión respondió a la necesidad de garantizar la compatibilidad del algoritmo con distintas versiones del entorno PSeInt utilizadas por los estudiantes, así como a mantener el enfoque pedagógico del curso centrado en los fundamentos de la programación estructurada.</w:t>
      </w:r>
    </w:p>
    <w:p w14:paraId="2BC52E7E"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 xml:space="preserve">Asimismo, se realizaron ajustes relacionados con la forma de ingreso de los datos financieros. En lugar de solicitar valores generales, se decidió desglosar los gastos en categorías específicas, tales como gastos necesarios y gastos </w:t>
      </w:r>
      <w:r w:rsidRPr="00EA6F2A">
        <w:rPr>
          <w:rFonts w:asciiTheme="minorBidi" w:hAnsiTheme="minorBidi" w:cstheme="minorBidi"/>
          <w:sz w:val="24"/>
          <w:szCs w:val="24"/>
        </w:rPr>
        <w:lastRenderedPageBreak/>
        <w:t>discrecionales, con el objetivo de reflejar de manera más realista la situación financiera del usuario. Este ajuste permitió mejorar el análisis del proceso y facilitar la evaluación de la distribución del ingreso según la regla 50–30–20.</w:t>
      </w:r>
    </w:p>
    <w:p w14:paraId="4695712A"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Otro ajuste relevante consistió en la incorporación de comentarios explicativos dentro del pseudocódigo, describiendo la lógica de cada bloque del programa. Esta práctica contribuye a mejorar la legibilidad del algoritmo, facilita su comprensión durante la evaluación académica y permite que el programa pueda ser replicado o modificado con mayor facilidad. Además, se implementaron validaciones básicas para asegurar que los valores ingresados sean coherentes, evitando resultados incorrectos o inconsistentes.</w:t>
      </w:r>
    </w:p>
    <w:p w14:paraId="6E23267B"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En conjunto, el proceso de implementación y los ajustes realizados permitieron consolidar un sistema funcional, claro y acorde con los objetivos del curso. El programa resultante demuestra que, mediante el uso de estructuras simples y una correcta organización del código, es posible desarrollar una solución computacional que aborde una problemática real, reforzando tanto las competencias técnicas en programación como la comprensión de conceptos básicos de gestión financiera personal.</w:t>
      </w:r>
    </w:p>
    <w:p w14:paraId="01428807" w14:textId="77777777" w:rsidR="00EA6F2A" w:rsidRPr="00ED72A5" w:rsidRDefault="00EA6F2A" w:rsidP="00DB4269">
      <w:pPr>
        <w:pStyle w:val="Ttulo2"/>
        <w:spacing w:line="360" w:lineRule="auto"/>
        <w:jc w:val="both"/>
        <w:rPr>
          <w:rFonts w:asciiTheme="minorBidi" w:hAnsiTheme="minorBidi" w:cstheme="minorBidi"/>
          <w:b w:val="0"/>
          <w:bCs w:val="0"/>
          <w:sz w:val="24"/>
          <w:szCs w:val="24"/>
        </w:rPr>
      </w:pPr>
      <w:bookmarkStart w:id="6" w:name="_Toc216997013"/>
      <w:r w:rsidRPr="00ED72A5">
        <w:rPr>
          <w:rFonts w:asciiTheme="minorBidi" w:hAnsiTheme="minorBidi" w:cstheme="minorBidi"/>
          <w:sz w:val="24"/>
          <w:szCs w:val="24"/>
        </w:rPr>
        <w:t>3.3. Estructuras de control de programación</w:t>
      </w:r>
      <w:bookmarkEnd w:id="6"/>
    </w:p>
    <w:p w14:paraId="6A81D3D2"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 xml:space="preserve">En el desarrollo del </w:t>
      </w:r>
      <w:r w:rsidRPr="00EA6F2A">
        <w:rPr>
          <w:rFonts w:asciiTheme="minorBidi" w:hAnsiTheme="minorBidi" w:cstheme="minorBidi"/>
          <w:i/>
          <w:iCs/>
          <w:sz w:val="24"/>
          <w:szCs w:val="24"/>
        </w:rPr>
        <w:t>Sistema de Gestión Financiera Personal</w:t>
      </w:r>
      <w:r w:rsidRPr="00EA6F2A">
        <w:rPr>
          <w:rFonts w:asciiTheme="minorBidi" w:hAnsiTheme="minorBidi" w:cstheme="minorBidi"/>
          <w:sz w:val="24"/>
          <w:szCs w:val="24"/>
        </w:rPr>
        <w:t xml:space="preserve"> utilizamos estructuras de control básicas del lenguaje de programación Python, seleccionadas de acuerdo con los requerimientos del proyecto y el nivel del curso. Estas estructuras permiten definir el flujo de ejecución del programa, realizar evaluaciones sobre la información ingresada y controlar la repetición de determinadas operaciones, garantizando un comportamiento lógico y comprensible del sistema.</w:t>
      </w:r>
    </w:p>
    <w:p w14:paraId="11A8190D" w14:textId="60F75693" w:rsidR="00EA6F2A" w:rsidRPr="00EA6F2A"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EA6F2A" w:rsidRPr="00EA6F2A">
        <w:rPr>
          <w:rFonts w:asciiTheme="minorBidi" w:hAnsiTheme="minorBidi" w:cstheme="minorBidi"/>
          <w:b/>
          <w:bCs/>
          <w:sz w:val="24"/>
          <w:szCs w:val="24"/>
        </w:rPr>
        <w:t>Ejecución secuencial</w:t>
      </w:r>
    </w:p>
    <w:p w14:paraId="78D5C190"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La ejecución secuencial constituye la base del funcionamiento del programa. En Python, las instrucciones se ejecutan en el orden en que son escritas, lo cual resulta adecuado para estructurar las etapas iniciales y finales del sistema. En el proyecto, la ejecución secuencial se emplea para:</w:t>
      </w:r>
    </w:p>
    <w:p w14:paraId="3B6FBA35"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lastRenderedPageBreak/>
        <w:t>Mostrar mensajes informativos al usuario.</w:t>
      </w:r>
    </w:p>
    <w:p w14:paraId="484757B3"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Solicitar el ingreso de los datos financieros mensuales.</w:t>
      </w:r>
    </w:p>
    <w:p w14:paraId="73FC3CB3"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Asignar los valores ingresados a las variables correspondientes.</w:t>
      </w:r>
    </w:p>
    <w:p w14:paraId="2EB19497"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Calcular los totales de ingresos, gastos y ahorro.</w:t>
      </w:r>
    </w:p>
    <w:p w14:paraId="6D9E3E8B"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Mostrar el resumen financiero final.</w:t>
      </w:r>
    </w:p>
    <w:p w14:paraId="6AD24498"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Esta estructura permite que el programa siga un flujo lógico claro, facilitando la lectura del código y la comprensión del funcionamiento general del sistema.</w:t>
      </w:r>
    </w:p>
    <w:p w14:paraId="1F9E5CDA" w14:textId="25DB87F9" w:rsidR="00EA6F2A" w:rsidRPr="00EA6F2A"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EA6F2A" w:rsidRPr="00EA6F2A">
        <w:rPr>
          <w:rFonts w:asciiTheme="minorBidi" w:hAnsiTheme="minorBidi" w:cstheme="minorBidi"/>
          <w:b/>
          <w:bCs/>
          <w:sz w:val="24"/>
          <w:szCs w:val="24"/>
        </w:rPr>
        <w:t>Estructuras condicionales (</w:t>
      </w:r>
      <w:proofErr w:type="spellStart"/>
      <w:r w:rsidR="00EA6F2A" w:rsidRPr="00EA6F2A">
        <w:rPr>
          <w:rFonts w:asciiTheme="minorBidi" w:hAnsiTheme="minorBidi" w:cstheme="minorBidi"/>
          <w:b/>
          <w:bCs/>
          <w:sz w:val="24"/>
          <w:szCs w:val="24"/>
        </w:rPr>
        <w:t>if</w:t>
      </w:r>
      <w:proofErr w:type="spellEnd"/>
      <w:r w:rsidR="00EA6F2A" w:rsidRPr="00EA6F2A">
        <w:rPr>
          <w:rFonts w:asciiTheme="minorBidi" w:hAnsiTheme="minorBidi" w:cstheme="minorBidi"/>
          <w:b/>
          <w:bCs/>
          <w:sz w:val="24"/>
          <w:szCs w:val="24"/>
        </w:rPr>
        <w:t xml:space="preserve">, </w:t>
      </w:r>
      <w:proofErr w:type="spellStart"/>
      <w:r w:rsidR="00EA6F2A" w:rsidRPr="00EA6F2A">
        <w:rPr>
          <w:rFonts w:asciiTheme="minorBidi" w:hAnsiTheme="minorBidi" w:cstheme="minorBidi"/>
          <w:b/>
          <w:bCs/>
          <w:sz w:val="24"/>
          <w:szCs w:val="24"/>
        </w:rPr>
        <w:t>elif</w:t>
      </w:r>
      <w:proofErr w:type="spellEnd"/>
      <w:r w:rsidR="00EA6F2A" w:rsidRPr="00EA6F2A">
        <w:rPr>
          <w:rFonts w:asciiTheme="minorBidi" w:hAnsiTheme="minorBidi" w:cstheme="minorBidi"/>
          <w:b/>
          <w:bCs/>
          <w:sz w:val="24"/>
          <w:szCs w:val="24"/>
        </w:rPr>
        <w:t xml:space="preserve">, </w:t>
      </w:r>
      <w:proofErr w:type="spellStart"/>
      <w:r w:rsidR="00EA6F2A" w:rsidRPr="00EA6F2A">
        <w:rPr>
          <w:rFonts w:asciiTheme="minorBidi" w:hAnsiTheme="minorBidi" w:cstheme="minorBidi"/>
          <w:b/>
          <w:bCs/>
          <w:sz w:val="24"/>
          <w:szCs w:val="24"/>
        </w:rPr>
        <w:t>else</w:t>
      </w:r>
      <w:proofErr w:type="spellEnd"/>
      <w:r w:rsidR="00EA6F2A" w:rsidRPr="00EA6F2A">
        <w:rPr>
          <w:rFonts w:asciiTheme="minorBidi" w:hAnsiTheme="minorBidi" w:cstheme="minorBidi"/>
          <w:b/>
          <w:bCs/>
          <w:sz w:val="24"/>
          <w:szCs w:val="24"/>
        </w:rPr>
        <w:t>)</w:t>
      </w:r>
    </w:p>
    <w:p w14:paraId="195CE4C0"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 xml:space="preserve">Las estructuras condicionales en Python, implementadas mediante las sentencias </w:t>
      </w:r>
      <w:proofErr w:type="spellStart"/>
      <w:r w:rsidRPr="00EA6F2A">
        <w:rPr>
          <w:rFonts w:asciiTheme="minorBidi" w:hAnsiTheme="minorBidi" w:cstheme="minorBidi"/>
          <w:sz w:val="24"/>
          <w:szCs w:val="24"/>
        </w:rPr>
        <w:t>if</w:t>
      </w:r>
      <w:proofErr w:type="spellEnd"/>
      <w:r w:rsidRPr="00EA6F2A">
        <w:rPr>
          <w:rFonts w:asciiTheme="minorBidi" w:hAnsiTheme="minorBidi" w:cstheme="minorBidi"/>
          <w:sz w:val="24"/>
          <w:szCs w:val="24"/>
        </w:rPr>
        <w:t xml:space="preserve">, </w:t>
      </w:r>
      <w:proofErr w:type="spellStart"/>
      <w:r w:rsidRPr="00EA6F2A">
        <w:rPr>
          <w:rFonts w:asciiTheme="minorBidi" w:hAnsiTheme="minorBidi" w:cstheme="minorBidi"/>
          <w:sz w:val="24"/>
          <w:szCs w:val="24"/>
        </w:rPr>
        <w:t>elif</w:t>
      </w:r>
      <w:proofErr w:type="spellEnd"/>
      <w:r w:rsidRPr="00EA6F2A">
        <w:rPr>
          <w:rFonts w:asciiTheme="minorBidi" w:hAnsiTheme="minorBidi" w:cstheme="minorBidi"/>
          <w:sz w:val="24"/>
          <w:szCs w:val="24"/>
        </w:rPr>
        <w:t xml:space="preserve"> y </w:t>
      </w:r>
      <w:proofErr w:type="spellStart"/>
      <w:r w:rsidRPr="00EA6F2A">
        <w:rPr>
          <w:rFonts w:asciiTheme="minorBidi" w:hAnsiTheme="minorBidi" w:cstheme="minorBidi"/>
          <w:sz w:val="24"/>
          <w:szCs w:val="24"/>
        </w:rPr>
        <w:t>else</w:t>
      </w:r>
      <w:proofErr w:type="spellEnd"/>
      <w:r w:rsidRPr="00EA6F2A">
        <w:rPr>
          <w:rFonts w:asciiTheme="minorBidi" w:hAnsiTheme="minorBidi" w:cstheme="minorBidi"/>
          <w:sz w:val="24"/>
          <w:szCs w:val="24"/>
        </w:rPr>
        <w:t>, se utilizan para tomar decisiones en función de los valores ingresados y los resultados obtenidos durante el procesamiento de la información. En el sistema desarrollado, estas estructuras se emplean específicamente para:</w:t>
      </w:r>
    </w:p>
    <w:p w14:paraId="1BC04D27"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Evaluar si el balance mensual es positivo, negativo o nulo.</w:t>
      </w:r>
    </w:p>
    <w:p w14:paraId="3B5C9BDF"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Comparar la distribución porcentual de los gastos necesarios, gastos discrecionales y ahorro con los valores de referencia de la regla 50–30–20.</w:t>
      </w:r>
    </w:p>
    <w:p w14:paraId="6AD49785"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Generar mensajes y recomendaciones distintas según la situación financiera del usuario.</w:t>
      </w:r>
    </w:p>
    <w:p w14:paraId="78C5BD87"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Validar que los valores ingresados sean mayores o iguales a cero.</w:t>
      </w:r>
    </w:p>
    <w:p w14:paraId="5504D9C1"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El uso de condicionales permite que el sistema responda de manera dinámica a diferentes escenarios financieros, haciendo que el programa sea más interactivo y útil desde el punto de vista formativo.</w:t>
      </w:r>
    </w:p>
    <w:p w14:paraId="3622A8BD" w14:textId="3C9D4658" w:rsidR="00EA6F2A" w:rsidRPr="00EA6F2A"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EA6F2A" w:rsidRPr="00EA6F2A">
        <w:rPr>
          <w:rFonts w:asciiTheme="minorBidi" w:hAnsiTheme="minorBidi" w:cstheme="minorBidi"/>
          <w:b/>
          <w:bCs/>
          <w:sz w:val="24"/>
          <w:szCs w:val="24"/>
        </w:rPr>
        <w:t>Estructuras repetitivas (</w:t>
      </w:r>
      <w:proofErr w:type="spellStart"/>
      <w:r w:rsidR="00EA6F2A" w:rsidRPr="00EA6F2A">
        <w:rPr>
          <w:rFonts w:asciiTheme="minorBidi" w:hAnsiTheme="minorBidi" w:cstheme="minorBidi"/>
          <w:b/>
          <w:bCs/>
          <w:sz w:val="24"/>
          <w:szCs w:val="24"/>
        </w:rPr>
        <w:t>while</w:t>
      </w:r>
      <w:proofErr w:type="spellEnd"/>
      <w:r w:rsidR="00EA6F2A" w:rsidRPr="00EA6F2A">
        <w:rPr>
          <w:rFonts w:asciiTheme="minorBidi" w:hAnsiTheme="minorBidi" w:cstheme="minorBidi"/>
          <w:b/>
          <w:bCs/>
          <w:sz w:val="24"/>
          <w:szCs w:val="24"/>
        </w:rPr>
        <w:t xml:space="preserve"> y </w:t>
      </w:r>
      <w:proofErr w:type="spellStart"/>
      <w:r w:rsidR="00EA6F2A" w:rsidRPr="00EA6F2A">
        <w:rPr>
          <w:rFonts w:asciiTheme="minorBidi" w:hAnsiTheme="minorBidi" w:cstheme="minorBidi"/>
          <w:b/>
          <w:bCs/>
          <w:sz w:val="24"/>
          <w:szCs w:val="24"/>
        </w:rPr>
        <w:t>for</w:t>
      </w:r>
      <w:proofErr w:type="spellEnd"/>
      <w:r w:rsidR="00EA6F2A" w:rsidRPr="00EA6F2A">
        <w:rPr>
          <w:rFonts w:asciiTheme="minorBidi" w:hAnsiTheme="minorBidi" w:cstheme="minorBidi"/>
          <w:b/>
          <w:bCs/>
          <w:sz w:val="24"/>
          <w:szCs w:val="24"/>
        </w:rPr>
        <w:t>)</w:t>
      </w:r>
    </w:p>
    <w:p w14:paraId="6AB03C84"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Las estructuras repetitivas se utilizan para ejecutar un conjunto de instrucciones varias veces. En el proyecto, se emplean de manera controlada y con propósitos bien definidos:</w:t>
      </w:r>
    </w:p>
    <w:p w14:paraId="060E7656" w14:textId="77777777" w:rsidR="00EA6F2A" w:rsidRPr="00EA6F2A" w:rsidRDefault="00EA6F2A" w:rsidP="00DB4269">
      <w:pPr>
        <w:numPr>
          <w:ilvl w:val="0"/>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 xml:space="preserve">El bucle </w:t>
      </w:r>
      <w:proofErr w:type="spellStart"/>
      <w:r w:rsidRPr="00EA6F2A">
        <w:rPr>
          <w:rFonts w:asciiTheme="minorBidi" w:hAnsiTheme="minorBidi" w:cstheme="minorBidi"/>
          <w:sz w:val="24"/>
          <w:szCs w:val="24"/>
        </w:rPr>
        <w:t>while</w:t>
      </w:r>
      <w:proofErr w:type="spellEnd"/>
      <w:r w:rsidRPr="00EA6F2A">
        <w:rPr>
          <w:rFonts w:asciiTheme="minorBidi" w:hAnsiTheme="minorBidi" w:cstheme="minorBidi"/>
          <w:sz w:val="24"/>
          <w:szCs w:val="24"/>
        </w:rPr>
        <w:t xml:space="preserve"> se utiliza para:</w:t>
      </w:r>
    </w:p>
    <w:p w14:paraId="73DE87AC"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lastRenderedPageBreak/>
        <w:t>Controlar la ejecución del programa mientras el usuario desee continuar utilizando el sistema.</w:t>
      </w:r>
    </w:p>
    <w:p w14:paraId="3B07C7CC"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Repetir el ingreso de datos cuando se detecta un valor inválido.</w:t>
      </w:r>
    </w:p>
    <w:p w14:paraId="3488AFC2"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Gestionar un menú de opciones, en caso de que el sistema permita múltiples registros.</w:t>
      </w:r>
    </w:p>
    <w:p w14:paraId="7ACB665C" w14:textId="77777777" w:rsidR="00EA6F2A" w:rsidRPr="00EA6F2A" w:rsidRDefault="00EA6F2A" w:rsidP="00DB4269">
      <w:pPr>
        <w:numPr>
          <w:ilvl w:val="0"/>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El bucle for se utiliza para:</w:t>
      </w:r>
    </w:p>
    <w:p w14:paraId="6822E329"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Recorrer un conjunto de categorías de gastos previamente definidas.</w:t>
      </w:r>
    </w:p>
    <w:p w14:paraId="1D7192F5"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Sumar los montos correspondientes a cada tipo de gasto.</w:t>
      </w:r>
    </w:p>
    <w:p w14:paraId="291F8C89"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Procesar listas simples de valores financieros cuando sea necesario.</w:t>
      </w:r>
    </w:p>
    <w:p w14:paraId="3A5F1AD8"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Estas estructuras permiten reducir la repetición innecesaria de código, mejorar la organización del programa y hacer que el sistema sea más flexible ante distintas situaciones de uso.</w:t>
      </w:r>
    </w:p>
    <w:p w14:paraId="38942F89" w14:textId="77777777" w:rsidR="00D9705C" w:rsidRPr="00ED72A5" w:rsidRDefault="00D9705C" w:rsidP="00DB4269">
      <w:pPr>
        <w:pStyle w:val="Ttulo2"/>
        <w:spacing w:line="360" w:lineRule="auto"/>
        <w:jc w:val="both"/>
        <w:rPr>
          <w:rFonts w:asciiTheme="minorBidi" w:hAnsiTheme="minorBidi" w:cstheme="minorBidi"/>
          <w:sz w:val="24"/>
          <w:szCs w:val="24"/>
        </w:rPr>
      </w:pPr>
      <w:bookmarkStart w:id="7" w:name="_Toc216997014"/>
      <w:r w:rsidRPr="00ED72A5">
        <w:rPr>
          <w:rFonts w:asciiTheme="minorBidi" w:hAnsiTheme="minorBidi" w:cstheme="minorBidi"/>
          <w:sz w:val="24"/>
          <w:szCs w:val="24"/>
        </w:rPr>
        <w:t>3.4. Módulos de programa: funciones, procedimientos y uso de librerías</w:t>
      </w:r>
      <w:bookmarkEnd w:id="7"/>
    </w:p>
    <w:p w14:paraId="699600F7"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El Sistema de Gestión Financiera Personal se estructura de manera modular, siguiendo principios de descomposición funcional, con el propósito de mejorar la legibilidad, mantenibilidad y reutilización del código. En el contexto del lenguaje de programación Python, esta </w:t>
      </w:r>
      <w:proofErr w:type="spellStart"/>
      <w:r w:rsidRPr="00D9705C">
        <w:rPr>
          <w:rFonts w:asciiTheme="minorBidi" w:hAnsiTheme="minorBidi" w:cstheme="minorBidi"/>
          <w:sz w:val="24"/>
          <w:szCs w:val="24"/>
        </w:rPr>
        <w:t>modularización</w:t>
      </w:r>
      <w:proofErr w:type="spellEnd"/>
      <w:r w:rsidRPr="00D9705C">
        <w:rPr>
          <w:rFonts w:asciiTheme="minorBidi" w:hAnsiTheme="minorBidi" w:cstheme="minorBidi"/>
          <w:sz w:val="24"/>
          <w:szCs w:val="24"/>
        </w:rPr>
        <w:t xml:space="preserve"> se implementa principalmente mediante funciones, dado que Python no distingue formalmente entre funciones y procedimientos como otros lenguajes; sin embargo, conceptualmente se adopta dicha diferenciación para efectos didácticos y de diseño.</w:t>
      </w:r>
    </w:p>
    <w:p w14:paraId="3AAFFB2B" w14:textId="2700BE08"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D9705C" w:rsidRPr="00D9705C">
        <w:rPr>
          <w:rFonts w:asciiTheme="minorBidi" w:hAnsiTheme="minorBidi" w:cstheme="minorBidi"/>
          <w:b/>
          <w:bCs/>
          <w:sz w:val="24"/>
          <w:szCs w:val="24"/>
        </w:rPr>
        <w:t>Funciones y procedimientos</w:t>
      </w:r>
    </w:p>
    <w:p w14:paraId="0C4368A1"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n el desarrollo del sistema, se emplean:</w:t>
      </w:r>
    </w:p>
    <w:p w14:paraId="1111B152" w14:textId="77777777" w:rsidR="00D9705C" w:rsidRPr="00D9705C" w:rsidRDefault="00D9705C" w:rsidP="00DB4269">
      <w:pPr>
        <w:numPr>
          <w:ilvl w:val="0"/>
          <w:numId w:val="20"/>
        </w:numPr>
        <w:spacing w:line="360" w:lineRule="auto"/>
        <w:jc w:val="both"/>
        <w:rPr>
          <w:rFonts w:asciiTheme="minorBidi" w:hAnsiTheme="minorBidi" w:cstheme="minorBidi"/>
          <w:sz w:val="24"/>
          <w:szCs w:val="24"/>
        </w:rPr>
      </w:pPr>
      <w:r w:rsidRPr="00D9705C">
        <w:rPr>
          <w:rFonts w:asciiTheme="minorBidi" w:hAnsiTheme="minorBidi" w:cstheme="minorBidi"/>
          <w:b/>
          <w:bCs/>
          <w:sz w:val="24"/>
          <w:szCs w:val="24"/>
        </w:rPr>
        <w:t>Funciones con valor de retorno</w:t>
      </w:r>
      <w:r w:rsidRPr="00D9705C">
        <w:rPr>
          <w:rFonts w:asciiTheme="minorBidi" w:hAnsiTheme="minorBidi" w:cstheme="minorBidi"/>
          <w:sz w:val="24"/>
          <w:szCs w:val="24"/>
        </w:rPr>
        <w:t>, encargadas de realizar cálculos específicos y devolver resultados que serán utilizados en otros módulos del programa.</w:t>
      </w:r>
      <w:r w:rsidRPr="00D9705C">
        <w:rPr>
          <w:rFonts w:asciiTheme="minorBidi" w:hAnsiTheme="minorBidi" w:cstheme="minorBidi"/>
          <w:sz w:val="24"/>
          <w:szCs w:val="24"/>
        </w:rPr>
        <w:br/>
        <w:t>Ejemplos conceptuales:</w:t>
      </w:r>
    </w:p>
    <w:p w14:paraId="6ECC5F8B"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lastRenderedPageBreak/>
        <w:t>Cálculo del total de ingresos mensuales.</w:t>
      </w:r>
    </w:p>
    <w:p w14:paraId="317A3FA6"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Cálculo del total de gastos por categoría.</w:t>
      </w:r>
    </w:p>
    <w:p w14:paraId="39E8895D"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valuación del porcentaje de ahorro respecto al ingreso total.</w:t>
      </w:r>
    </w:p>
    <w:p w14:paraId="28EA8842" w14:textId="77777777" w:rsidR="00D9705C" w:rsidRPr="00D9705C" w:rsidRDefault="00D9705C" w:rsidP="00DB4269">
      <w:pPr>
        <w:numPr>
          <w:ilvl w:val="0"/>
          <w:numId w:val="20"/>
        </w:numPr>
        <w:spacing w:line="360" w:lineRule="auto"/>
        <w:jc w:val="both"/>
        <w:rPr>
          <w:rFonts w:asciiTheme="minorBidi" w:hAnsiTheme="minorBidi" w:cstheme="minorBidi"/>
          <w:sz w:val="24"/>
          <w:szCs w:val="24"/>
        </w:rPr>
      </w:pPr>
      <w:r w:rsidRPr="00D9705C">
        <w:rPr>
          <w:rFonts w:asciiTheme="minorBidi" w:hAnsiTheme="minorBidi" w:cstheme="minorBidi"/>
          <w:b/>
          <w:bCs/>
          <w:sz w:val="24"/>
          <w:szCs w:val="24"/>
        </w:rPr>
        <w:t>Procedimientos (funciones sin retorno explícito)</w:t>
      </w:r>
      <w:r w:rsidRPr="00D9705C">
        <w:rPr>
          <w:rFonts w:asciiTheme="minorBidi" w:hAnsiTheme="minorBidi" w:cstheme="minorBidi"/>
          <w:sz w:val="24"/>
          <w:szCs w:val="24"/>
        </w:rPr>
        <w:t>, orientados a la ejecución de tareas operativas, como:</w:t>
      </w:r>
    </w:p>
    <w:p w14:paraId="487A0CCA"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Solicitud y validación de datos ingresados por el usuario.</w:t>
      </w:r>
    </w:p>
    <w:p w14:paraId="0D497FCC"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Presentación de resultados en pantalla.</w:t>
      </w:r>
    </w:p>
    <w:p w14:paraId="57B8637D"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Generación de reportes descriptivos.</w:t>
      </w:r>
    </w:p>
    <w:p w14:paraId="57CD9CF5"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Esta separación conceptual permite que cada bloque del programa tenga una responsabilidad clara, alineándose con buenas prácticas de programación y diseño de software.</w:t>
      </w:r>
    </w:p>
    <w:p w14:paraId="060B4816" w14:textId="7138A4F5"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D9705C" w:rsidRPr="00D9705C">
        <w:rPr>
          <w:rFonts w:asciiTheme="minorBidi" w:hAnsiTheme="minorBidi" w:cstheme="minorBidi"/>
          <w:b/>
          <w:bCs/>
          <w:sz w:val="24"/>
          <w:szCs w:val="24"/>
        </w:rPr>
        <w:t>Uso de funciones predefinidas del lenguaje</w:t>
      </w:r>
    </w:p>
    <w:p w14:paraId="79D928BD"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El sistema hace uso de diversas </w:t>
      </w:r>
      <w:r w:rsidRPr="00D9705C">
        <w:rPr>
          <w:rFonts w:asciiTheme="minorBidi" w:hAnsiTheme="minorBidi" w:cstheme="minorBidi"/>
          <w:b/>
          <w:bCs/>
          <w:sz w:val="24"/>
          <w:szCs w:val="24"/>
        </w:rPr>
        <w:t>funciones incorporadas de Python</w:t>
      </w:r>
      <w:r w:rsidRPr="00D9705C">
        <w:rPr>
          <w:rFonts w:asciiTheme="minorBidi" w:hAnsiTheme="minorBidi" w:cstheme="minorBidi"/>
          <w:sz w:val="24"/>
          <w:szCs w:val="24"/>
        </w:rPr>
        <w:t>, las cuales facilitan la implementación eficiente del programa, entre ellas:</w:t>
      </w:r>
    </w:p>
    <w:p w14:paraId="1AFCD612"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gramStart"/>
      <w:r w:rsidRPr="00D9705C">
        <w:rPr>
          <w:rFonts w:asciiTheme="minorBidi" w:hAnsiTheme="minorBidi" w:cstheme="minorBidi"/>
          <w:sz w:val="24"/>
          <w:szCs w:val="24"/>
        </w:rPr>
        <w:t>input(</w:t>
      </w:r>
      <w:proofErr w:type="gramEnd"/>
      <w:r w:rsidRPr="00D9705C">
        <w:rPr>
          <w:rFonts w:asciiTheme="minorBidi" w:hAnsiTheme="minorBidi" w:cstheme="minorBidi"/>
          <w:sz w:val="24"/>
          <w:szCs w:val="24"/>
        </w:rPr>
        <w:t>) para la entrada de datos del usuario.</w:t>
      </w:r>
    </w:p>
    <w:p w14:paraId="70AD2A4E"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spellStart"/>
      <w:proofErr w:type="gramStart"/>
      <w:r w:rsidRPr="00D9705C">
        <w:rPr>
          <w:rFonts w:asciiTheme="minorBidi" w:hAnsiTheme="minorBidi" w:cstheme="minorBidi"/>
          <w:sz w:val="24"/>
          <w:szCs w:val="24"/>
        </w:rPr>
        <w:t>print</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para la salida de información estructurada.</w:t>
      </w:r>
    </w:p>
    <w:p w14:paraId="3E3CF443"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spellStart"/>
      <w:proofErr w:type="gramStart"/>
      <w:r w:rsidRPr="00D9705C">
        <w:rPr>
          <w:rFonts w:asciiTheme="minorBidi" w:hAnsiTheme="minorBidi" w:cstheme="minorBidi"/>
          <w:sz w:val="24"/>
          <w:szCs w:val="24"/>
        </w:rPr>
        <w:t>float</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xml:space="preserve">) e </w:t>
      </w:r>
      <w:proofErr w:type="spellStart"/>
      <w:r w:rsidRPr="00D9705C">
        <w:rPr>
          <w:rFonts w:asciiTheme="minorBidi" w:hAnsiTheme="minorBidi" w:cstheme="minorBidi"/>
          <w:sz w:val="24"/>
          <w:szCs w:val="24"/>
        </w:rPr>
        <w:t>int</w:t>
      </w:r>
      <w:proofErr w:type="spellEnd"/>
      <w:r w:rsidRPr="00D9705C">
        <w:rPr>
          <w:rFonts w:asciiTheme="minorBidi" w:hAnsiTheme="minorBidi" w:cstheme="minorBidi"/>
          <w:sz w:val="24"/>
          <w:szCs w:val="24"/>
        </w:rPr>
        <w:t>() para la conversión de tipos de datos.</w:t>
      </w:r>
    </w:p>
    <w:p w14:paraId="437386FB"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gramStart"/>
      <w:r w:rsidRPr="00D9705C">
        <w:rPr>
          <w:rFonts w:asciiTheme="minorBidi" w:hAnsiTheme="minorBidi" w:cstheme="minorBidi"/>
          <w:sz w:val="24"/>
          <w:szCs w:val="24"/>
        </w:rPr>
        <w:t>sum(</w:t>
      </w:r>
      <w:proofErr w:type="gramEnd"/>
      <w:r w:rsidRPr="00D9705C">
        <w:rPr>
          <w:rFonts w:asciiTheme="minorBidi" w:hAnsiTheme="minorBidi" w:cstheme="minorBidi"/>
          <w:sz w:val="24"/>
          <w:szCs w:val="24"/>
        </w:rPr>
        <w:t>) para el cálculo acumulado de ingresos y gastos.</w:t>
      </w:r>
    </w:p>
    <w:p w14:paraId="420E2074"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spellStart"/>
      <w:proofErr w:type="gramStart"/>
      <w:r w:rsidRPr="00D9705C">
        <w:rPr>
          <w:rFonts w:asciiTheme="minorBidi" w:hAnsiTheme="minorBidi" w:cstheme="minorBidi"/>
          <w:sz w:val="24"/>
          <w:szCs w:val="24"/>
        </w:rPr>
        <w:t>len</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para el control de estructuras iterativas cuando se requiera.</w:t>
      </w:r>
    </w:p>
    <w:p w14:paraId="32FFD0BE"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stas funciones permiten una implementación clara y comprensible, especialmente adecuada para un contexto formativo.</w:t>
      </w:r>
    </w:p>
    <w:p w14:paraId="1AF7D142" w14:textId="015880D2"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D9705C" w:rsidRPr="00D9705C">
        <w:rPr>
          <w:rFonts w:asciiTheme="minorBidi" w:hAnsiTheme="minorBidi" w:cstheme="minorBidi"/>
          <w:b/>
          <w:bCs/>
          <w:sz w:val="24"/>
          <w:szCs w:val="24"/>
        </w:rPr>
        <w:t>Librerías utilizadas</w:t>
      </w:r>
    </w:p>
    <w:p w14:paraId="3023885A"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Con el fin de enriquecer el sistema y permitir una futura extensión hacia la visualización de datos y generación de reportes, se contempla el uso de las siguientes librerías estándar y externas de Python:</w:t>
      </w:r>
    </w:p>
    <w:p w14:paraId="5E32A116"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lastRenderedPageBreak/>
        <w:t>datetime</w:t>
      </w:r>
      <w:proofErr w:type="spellEnd"/>
      <w:r w:rsidRPr="00D9705C">
        <w:rPr>
          <w:rFonts w:asciiTheme="minorBidi" w:hAnsiTheme="minorBidi" w:cstheme="minorBidi"/>
          <w:sz w:val="24"/>
          <w:szCs w:val="24"/>
        </w:rPr>
        <w:t>: para registrar periodos mensuales y gestionar fechas asociadas a los registros financieros.</w:t>
      </w:r>
    </w:p>
    <w:p w14:paraId="575AB244"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t>matplotlib</w:t>
      </w:r>
      <w:proofErr w:type="spellEnd"/>
      <w:r w:rsidRPr="00D9705C">
        <w:rPr>
          <w:rFonts w:asciiTheme="minorBidi" w:hAnsiTheme="minorBidi" w:cstheme="minorBidi"/>
          <w:sz w:val="24"/>
          <w:szCs w:val="24"/>
        </w:rPr>
        <w:t xml:space="preserve"> (de manera proyectiva): para la generación de gráficos de barras y circulares que representen ingresos, gastos y distribución presupuestal.</w:t>
      </w:r>
    </w:p>
    <w:p w14:paraId="4D75BC69"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t>csv</w:t>
      </w:r>
      <w:proofErr w:type="spellEnd"/>
      <w:r w:rsidRPr="00D9705C">
        <w:rPr>
          <w:rFonts w:asciiTheme="minorBidi" w:hAnsiTheme="minorBidi" w:cstheme="minorBidi"/>
          <w:b/>
          <w:bCs/>
          <w:sz w:val="24"/>
          <w:szCs w:val="24"/>
        </w:rPr>
        <w:t xml:space="preserve"> o pandas</w:t>
      </w:r>
      <w:r w:rsidRPr="00D9705C">
        <w:rPr>
          <w:rFonts w:asciiTheme="minorBidi" w:hAnsiTheme="minorBidi" w:cstheme="minorBidi"/>
          <w:sz w:val="24"/>
          <w:szCs w:val="24"/>
        </w:rPr>
        <w:t xml:space="preserve"> (opcional): para el almacenamiento estructurado de los datos financieros y su posterior análisis.</w:t>
      </w:r>
    </w:p>
    <w:p w14:paraId="38C9DC97"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t>reportlab</w:t>
      </w:r>
      <w:proofErr w:type="spellEnd"/>
      <w:r w:rsidRPr="00D9705C">
        <w:rPr>
          <w:rFonts w:asciiTheme="minorBidi" w:hAnsiTheme="minorBidi" w:cstheme="minorBidi"/>
          <w:b/>
          <w:bCs/>
          <w:sz w:val="24"/>
          <w:szCs w:val="24"/>
        </w:rPr>
        <w:t xml:space="preserve"> o herramientas equivalentes</w:t>
      </w:r>
      <w:r w:rsidRPr="00D9705C">
        <w:rPr>
          <w:rFonts w:asciiTheme="minorBidi" w:hAnsiTheme="minorBidi" w:cstheme="minorBidi"/>
          <w:sz w:val="24"/>
          <w:szCs w:val="24"/>
        </w:rPr>
        <w:t xml:space="preserve"> (fase proyectada): para la generación de reportes en formato PDF.</w:t>
      </w:r>
    </w:p>
    <w:p w14:paraId="33205B88"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l uso de estas librerías responde a la necesidad de transformar datos numéricos en información comprensible y visual, fortaleciendo el carácter práctico del sistema.</w:t>
      </w:r>
    </w:p>
    <w:p w14:paraId="7B643F9A" w14:textId="65B1248B"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D. </w:t>
      </w:r>
      <w:r w:rsidR="00D9705C" w:rsidRPr="00D9705C">
        <w:rPr>
          <w:rFonts w:asciiTheme="minorBidi" w:hAnsiTheme="minorBidi" w:cstheme="minorBidi"/>
          <w:b/>
          <w:bCs/>
          <w:sz w:val="24"/>
          <w:szCs w:val="24"/>
        </w:rPr>
        <w:t>Importancia del enfoque modular</w:t>
      </w:r>
    </w:p>
    <w:p w14:paraId="4FE8F6EC"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La organización del programa en módulos independientes aporta múltiples beneficios:</w:t>
      </w:r>
    </w:p>
    <w:p w14:paraId="37559EDE"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Facilita la comprensión del código por parte de estudiantes y evaluadores.</w:t>
      </w:r>
    </w:p>
    <w:p w14:paraId="6ABC6A09"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Permite realizar ajustes o ampliaciones sin afectar el funcionamiento global del sistema.</w:t>
      </w:r>
    </w:p>
    <w:p w14:paraId="593CCEBC"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Favorece la detección y corrección de errores.</w:t>
      </w:r>
    </w:p>
    <w:p w14:paraId="0CD3D89E"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Refuerza el aprendizaje de buenas prácticas de programación estructurada.</w:t>
      </w:r>
    </w:p>
    <w:p w14:paraId="3629E277"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n conjunto, esta estructura modular constituye una base sólida para el desarrollo progresivo del sistema, manteniendo un equilibrio entre simplicidad, funcionalidad y escalabilidad.</w:t>
      </w:r>
    </w:p>
    <w:p w14:paraId="727611D4" w14:textId="72710972" w:rsidR="00D9705C" w:rsidRPr="00ED72A5" w:rsidRDefault="00D9705C" w:rsidP="00DB4269">
      <w:pPr>
        <w:pStyle w:val="Ttulo2"/>
        <w:spacing w:line="360" w:lineRule="auto"/>
        <w:jc w:val="both"/>
        <w:rPr>
          <w:rFonts w:asciiTheme="minorBidi" w:hAnsiTheme="minorBidi" w:cstheme="minorBidi"/>
          <w:sz w:val="24"/>
          <w:szCs w:val="24"/>
        </w:rPr>
      </w:pPr>
      <w:bookmarkStart w:id="8" w:name="_Toc216997015"/>
      <w:r w:rsidRPr="00ED72A5">
        <w:rPr>
          <w:rFonts w:asciiTheme="minorBidi" w:hAnsiTheme="minorBidi" w:cstheme="minorBidi"/>
          <w:sz w:val="24"/>
          <w:szCs w:val="24"/>
        </w:rPr>
        <w:t>3.5. Uso de la recursividad en el programa</w:t>
      </w:r>
      <w:bookmarkEnd w:id="8"/>
    </w:p>
    <w:p w14:paraId="0320C2B6"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La recursividad es una técnica de programación mediante la cual una función se define en términos de sí misma, es decir, una función puede invocarse nuevamente durante su propia ejecución hasta que se cumple una condición de </w:t>
      </w:r>
      <w:r w:rsidRPr="00D9705C">
        <w:rPr>
          <w:rFonts w:asciiTheme="minorBidi" w:hAnsiTheme="minorBidi" w:cstheme="minorBidi"/>
          <w:sz w:val="24"/>
          <w:szCs w:val="24"/>
        </w:rPr>
        <w:lastRenderedPageBreak/>
        <w:t>término. Esta técnica resulta especialmente útil para resolver problemas que pueden descomponerse en subproblemas de la misma naturaleza, siempre que exista un caso base que evite la ejecución infinita.</w:t>
      </w:r>
    </w:p>
    <w:p w14:paraId="1ADA6C67"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En el contexto del presente Sistema de Gestión Financiera Personal, la recursividad no constituye el mecanismo principal de procesamiento, dado que la lógica del programa se basa principalmente en la ejecución secuencial, el uso de estructuras condicionales y bucles iterativos. Sin embargo, se incorpora de manera didáctica y controlada para reforzar los conceptos fundamentales de programación vistos en el curso y demostrar su correcta comprensión.</w:t>
      </w:r>
    </w:p>
    <w:p w14:paraId="487D6C4F" w14:textId="5D4669CB"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D9705C" w:rsidRPr="00D9705C">
        <w:rPr>
          <w:rFonts w:asciiTheme="minorBidi" w:hAnsiTheme="minorBidi" w:cstheme="minorBidi"/>
          <w:b/>
          <w:bCs/>
          <w:sz w:val="24"/>
          <w:szCs w:val="24"/>
        </w:rPr>
        <w:t>Aplicación conceptual de la recursividad</w:t>
      </w:r>
    </w:p>
    <w:p w14:paraId="0EB0E8B8"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Dentro del programa, la recursividad puede emplearse para realizar tareas simples y repetitivas, tales como:</w:t>
      </w:r>
    </w:p>
    <w:p w14:paraId="33DCA267" w14:textId="77777777" w:rsidR="00D9705C" w:rsidRPr="00D9705C" w:rsidRDefault="00D9705C" w:rsidP="00DB4269">
      <w:pPr>
        <w:numPr>
          <w:ilvl w:val="0"/>
          <w:numId w:val="24"/>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Recalcular proyecciones de ahorro mes a mes.</w:t>
      </w:r>
    </w:p>
    <w:p w14:paraId="324F0ECD" w14:textId="77777777" w:rsidR="00D9705C" w:rsidRPr="00D9705C" w:rsidRDefault="00D9705C" w:rsidP="00DB4269">
      <w:pPr>
        <w:numPr>
          <w:ilvl w:val="0"/>
          <w:numId w:val="24"/>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Simular el crecimiento acumulado del ahorro en un periodo determinado.</w:t>
      </w:r>
    </w:p>
    <w:p w14:paraId="1DF7AFF5" w14:textId="77777777" w:rsidR="00D9705C" w:rsidRPr="00D9705C" w:rsidRDefault="00D9705C" w:rsidP="00DB4269">
      <w:pPr>
        <w:numPr>
          <w:ilvl w:val="0"/>
          <w:numId w:val="24"/>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Validar el ingreso de datos cuando el usuario introduce valores incorrectos.</w:t>
      </w:r>
    </w:p>
    <w:p w14:paraId="4226098B"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stas aplicaciones permiten ilustrar el funcionamiento de la recursividad sin comprometer la claridad ni la legibilidad del código principal.</w:t>
      </w:r>
    </w:p>
    <w:p w14:paraId="4848F489" w14:textId="2959384A"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D9705C" w:rsidRPr="00D9705C">
        <w:rPr>
          <w:rFonts w:asciiTheme="minorBidi" w:hAnsiTheme="minorBidi" w:cstheme="minorBidi"/>
          <w:b/>
          <w:bCs/>
          <w:sz w:val="24"/>
          <w:szCs w:val="24"/>
        </w:rPr>
        <w:t>Ejemplo de función recursiva básica en Python</w:t>
      </w:r>
    </w:p>
    <w:p w14:paraId="31D9F9D9"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A modo ilustrativo, se presenta una función recursiva sencilla que calcula el ahorro acumulado tras </w:t>
      </w:r>
      <w:r w:rsidRPr="00D9705C">
        <w:rPr>
          <w:rFonts w:asciiTheme="minorBidi" w:hAnsiTheme="minorBidi" w:cstheme="minorBidi"/>
          <w:i/>
          <w:iCs/>
          <w:sz w:val="24"/>
          <w:szCs w:val="24"/>
        </w:rPr>
        <w:t>n</w:t>
      </w:r>
      <w:r w:rsidRPr="00D9705C">
        <w:rPr>
          <w:rFonts w:asciiTheme="minorBidi" w:hAnsiTheme="minorBidi" w:cstheme="minorBidi"/>
          <w:sz w:val="24"/>
          <w:szCs w:val="24"/>
        </w:rPr>
        <w:t xml:space="preserve"> meses, suponiendo que el usuario mantiene un monto fijo de ahorro mensual:</w:t>
      </w:r>
    </w:p>
    <w:p w14:paraId="1252B7A7" w14:textId="77777777" w:rsidR="00D9705C" w:rsidRPr="00D9705C" w:rsidRDefault="00D9705C" w:rsidP="00DB4269">
      <w:pPr>
        <w:spacing w:line="360" w:lineRule="auto"/>
        <w:jc w:val="both"/>
        <w:rPr>
          <w:rFonts w:asciiTheme="minorBidi" w:hAnsiTheme="minorBidi" w:cstheme="minorBidi"/>
          <w:sz w:val="24"/>
          <w:szCs w:val="24"/>
        </w:rPr>
      </w:pPr>
      <w:proofErr w:type="spellStart"/>
      <w:r w:rsidRPr="00D9705C">
        <w:rPr>
          <w:rFonts w:asciiTheme="minorBidi" w:hAnsiTheme="minorBidi" w:cstheme="minorBidi"/>
          <w:sz w:val="24"/>
          <w:szCs w:val="24"/>
        </w:rPr>
        <w:t>def</w:t>
      </w:r>
      <w:proofErr w:type="spellEnd"/>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ahorro_</w:t>
      </w:r>
      <w:proofErr w:type="gramStart"/>
      <w:r w:rsidRPr="00D9705C">
        <w:rPr>
          <w:rFonts w:asciiTheme="minorBidi" w:hAnsiTheme="minorBidi" w:cstheme="minorBidi"/>
          <w:sz w:val="24"/>
          <w:szCs w:val="24"/>
        </w:rPr>
        <w:t>acumulado</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xml:space="preserve">meses, </w:t>
      </w:r>
      <w:proofErr w:type="spellStart"/>
      <w:r w:rsidRPr="00D9705C">
        <w:rPr>
          <w:rFonts w:asciiTheme="minorBidi" w:hAnsiTheme="minorBidi" w:cstheme="minorBidi"/>
          <w:sz w:val="24"/>
          <w:szCs w:val="24"/>
        </w:rPr>
        <w:t>ahorro_mensual</w:t>
      </w:r>
      <w:proofErr w:type="spellEnd"/>
      <w:r w:rsidRPr="00D9705C">
        <w:rPr>
          <w:rFonts w:asciiTheme="minorBidi" w:hAnsiTheme="minorBidi" w:cstheme="minorBidi"/>
          <w:sz w:val="24"/>
          <w:szCs w:val="24"/>
        </w:rPr>
        <w:t>):</w:t>
      </w:r>
    </w:p>
    <w:p w14:paraId="0A5C2F87"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if</w:t>
      </w:r>
      <w:proofErr w:type="spellEnd"/>
      <w:r w:rsidRPr="00D9705C">
        <w:rPr>
          <w:rFonts w:asciiTheme="minorBidi" w:hAnsiTheme="minorBidi" w:cstheme="minorBidi"/>
          <w:sz w:val="24"/>
          <w:szCs w:val="24"/>
        </w:rPr>
        <w:t xml:space="preserve"> meses == 0:</w:t>
      </w:r>
    </w:p>
    <w:p w14:paraId="0D9807D1"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return</w:t>
      </w:r>
      <w:proofErr w:type="spellEnd"/>
      <w:r w:rsidRPr="00D9705C">
        <w:rPr>
          <w:rFonts w:asciiTheme="minorBidi" w:hAnsiTheme="minorBidi" w:cstheme="minorBidi"/>
          <w:sz w:val="24"/>
          <w:szCs w:val="24"/>
        </w:rPr>
        <w:t xml:space="preserve"> 0</w:t>
      </w:r>
    </w:p>
    <w:p w14:paraId="1C709221"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else</w:t>
      </w:r>
      <w:proofErr w:type="spellEnd"/>
      <w:r w:rsidRPr="00D9705C">
        <w:rPr>
          <w:rFonts w:asciiTheme="minorBidi" w:hAnsiTheme="minorBidi" w:cstheme="minorBidi"/>
          <w:sz w:val="24"/>
          <w:szCs w:val="24"/>
        </w:rPr>
        <w:t>:</w:t>
      </w:r>
    </w:p>
    <w:p w14:paraId="25A2AE1E"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return</w:t>
      </w:r>
      <w:proofErr w:type="spellEnd"/>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ahorro_mensual</w:t>
      </w:r>
      <w:proofErr w:type="spellEnd"/>
      <w:r w:rsidRPr="00D9705C">
        <w:rPr>
          <w:rFonts w:asciiTheme="minorBidi" w:hAnsiTheme="minorBidi" w:cstheme="minorBidi"/>
          <w:sz w:val="24"/>
          <w:szCs w:val="24"/>
        </w:rPr>
        <w:t xml:space="preserve"> + </w:t>
      </w:r>
      <w:proofErr w:type="spellStart"/>
      <w:r w:rsidRPr="00D9705C">
        <w:rPr>
          <w:rFonts w:asciiTheme="minorBidi" w:hAnsiTheme="minorBidi" w:cstheme="minorBidi"/>
          <w:sz w:val="24"/>
          <w:szCs w:val="24"/>
        </w:rPr>
        <w:t>ahorro_</w:t>
      </w:r>
      <w:proofErr w:type="gramStart"/>
      <w:r w:rsidRPr="00D9705C">
        <w:rPr>
          <w:rFonts w:asciiTheme="minorBidi" w:hAnsiTheme="minorBidi" w:cstheme="minorBidi"/>
          <w:sz w:val="24"/>
          <w:szCs w:val="24"/>
        </w:rPr>
        <w:t>acumulado</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xml:space="preserve">meses - 1, </w:t>
      </w:r>
      <w:proofErr w:type="spellStart"/>
      <w:r w:rsidRPr="00D9705C">
        <w:rPr>
          <w:rFonts w:asciiTheme="minorBidi" w:hAnsiTheme="minorBidi" w:cstheme="minorBidi"/>
          <w:sz w:val="24"/>
          <w:szCs w:val="24"/>
        </w:rPr>
        <w:t>ahorro_mensual</w:t>
      </w:r>
      <w:proofErr w:type="spellEnd"/>
      <w:r w:rsidRPr="00D9705C">
        <w:rPr>
          <w:rFonts w:asciiTheme="minorBidi" w:hAnsiTheme="minorBidi" w:cstheme="minorBidi"/>
          <w:sz w:val="24"/>
          <w:szCs w:val="24"/>
        </w:rPr>
        <w:t>)</w:t>
      </w:r>
    </w:p>
    <w:p w14:paraId="6CFE7C3A"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n este ejemplo:</w:t>
      </w:r>
    </w:p>
    <w:p w14:paraId="79F0BA46" w14:textId="77777777" w:rsidR="00D9705C" w:rsidRPr="00D9705C" w:rsidRDefault="00D9705C" w:rsidP="00DB4269">
      <w:pPr>
        <w:numPr>
          <w:ilvl w:val="0"/>
          <w:numId w:val="25"/>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lastRenderedPageBreak/>
        <w:t>El caso base ocurre cuando el número de meses es igual a cero.</w:t>
      </w:r>
    </w:p>
    <w:p w14:paraId="2326FD5A" w14:textId="77777777" w:rsidR="00D9705C" w:rsidRPr="00D9705C" w:rsidRDefault="00D9705C" w:rsidP="00DB4269">
      <w:pPr>
        <w:numPr>
          <w:ilvl w:val="0"/>
          <w:numId w:val="25"/>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La llamada recursiva reduce progresivamente el número de meses hasta alcanzar el caso base.</w:t>
      </w:r>
    </w:p>
    <w:p w14:paraId="29D22B28" w14:textId="77777777" w:rsidR="00D9705C" w:rsidRPr="00D9705C" w:rsidRDefault="00D9705C" w:rsidP="00DB4269">
      <w:pPr>
        <w:numPr>
          <w:ilvl w:val="0"/>
          <w:numId w:val="25"/>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l resultado final representa el ahorro total acumulado.</w:t>
      </w:r>
    </w:p>
    <w:p w14:paraId="7ECE5F9D" w14:textId="66903E81"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D9705C" w:rsidRPr="00D9705C">
        <w:rPr>
          <w:rFonts w:asciiTheme="minorBidi" w:hAnsiTheme="minorBidi" w:cstheme="minorBidi"/>
          <w:b/>
          <w:bCs/>
          <w:sz w:val="24"/>
          <w:szCs w:val="24"/>
        </w:rPr>
        <w:t>Consideraciones sobre el uso de la recursividad</w:t>
      </w:r>
    </w:p>
    <w:p w14:paraId="4E37122E"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Si bien la recursividad es una herramienta poderosa, en este proyecto se prioriza el uso de estructuras iterativas (</w:t>
      </w:r>
      <w:proofErr w:type="spellStart"/>
      <w:r w:rsidRPr="00D9705C">
        <w:rPr>
          <w:rFonts w:asciiTheme="minorBidi" w:hAnsiTheme="minorBidi" w:cstheme="minorBidi"/>
          <w:sz w:val="24"/>
          <w:szCs w:val="24"/>
        </w:rPr>
        <w:t>for</w:t>
      </w:r>
      <w:proofErr w:type="spellEnd"/>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while</w:t>
      </w:r>
      <w:proofErr w:type="spellEnd"/>
      <w:r w:rsidRPr="00D9705C">
        <w:rPr>
          <w:rFonts w:asciiTheme="minorBidi" w:hAnsiTheme="minorBidi" w:cstheme="minorBidi"/>
          <w:sz w:val="24"/>
          <w:szCs w:val="24"/>
        </w:rPr>
        <w:t>) para garantizar un mejor rendimiento y una mayor facilidad de comprensión por parte de los estudiantes. La inclusión de funciones recursivas responde principalmente a un objetivo formativo, más que a una necesidad estricta del sistema.</w:t>
      </w:r>
    </w:p>
    <w:p w14:paraId="31C14A33" w14:textId="77777777" w:rsidR="00D9705C" w:rsidRPr="00ED72A5"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De este modo, el programa demuestra el conocimiento de esta estructura avanzada de control, manteniendo al mismo tiempo una implementación clara, organizada y coherente con los objetivos del curso.</w:t>
      </w:r>
    </w:p>
    <w:p w14:paraId="6930448A" w14:textId="46BABFDE" w:rsidR="00237296" w:rsidRPr="00ED72A5" w:rsidRDefault="00237296" w:rsidP="00DB4269">
      <w:pPr>
        <w:pStyle w:val="Ttulo1"/>
        <w:spacing w:line="360" w:lineRule="auto"/>
        <w:jc w:val="both"/>
        <w:rPr>
          <w:rFonts w:asciiTheme="minorBidi" w:hAnsiTheme="minorBidi" w:cstheme="minorBidi"/>
        </w:rPr>
      </w:pPr>
      <w:bookmarkStart w:id="9" w:name="_Toc216997016"/>
      <w:r w:rsidRPr="00ED72A5">
        <w:rPr>
          <w:rFonts w:asciiTheme="minorBidi" w:hAnsiTheme="minorBidi" w:cstheme="minorBidi"/>
        </w:rPr>
        <w:t>Metodología o enfoque</w:t>
      </w:r>
      <w:bookmarkEnd w:id="9"/>
    </w:p>
    <w:p w14:paraId="65311260" w14:textId="1E17A394" w:rsidR="00237296" w:rsidRPr="00ED72A5" w:rsidRDefault="00237296" w:rsidP="00DB4269">
      <w:pPr>
        <w:pStyle w:val="Ttulo2"/>
        <w:spacing w:line="360" w:lineRule="auto"/>
        <w:jc w:val="both"/>
        <w:rPr>
          <w:rFonts w:asciiTheme="minorBidi" w:hAnsiTheme="minorBidi" w:cstheme="minorBidi"/>
          <w:sz w:val="24"/>
          <w:szCs w:val="24"/>
        </w:rPr>
      </w:pPr>
      <w:bookmarkStart w:id="10" w:name="_Toc216997017"/>
      <w:r w:rsidRPr="00ED72A5">
        <w:rPr>
          <w:rFonts w:asciiTheme="minorBidi" w:hAnsiTheme="minorBidi" w:cstheme="minorBidi"/>
          <w:sz w:val="24"/>
          <w:szCs w:val="24"/>
        </w:rPr>
        <w:t>4.1. Métodos utilizados para recopilar y analizar la información</w:t>
      </w:r>
      <w:bookmarkEnd w:id="10"/>
    </w:p>
    <w:p w14:paraId="54A6DE6D" w14:textId="1FE504C5"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Para el desarrollo del </w:t>
      </w:r>
      <w:r w:rsidRPr="00237296">
        <w:rPr>
          <w:rFonts w:asciiTheme="minorBidi" w:hAnsiTheme="minorBidi" w:cstheme="minorBidi"/>
          <w:i/>
          <w:iCs/>
          <w:sz w:val="24"/>
          <w:szCs w:val="24"/>
        </w:rPr>
        <w:t>Sistema de Gestión Financiera Personal</w:t>
      </w:r>
      <w:r w:rsidRPr="00237296">
        <w:rPr>
          <w:rFonts w:asciiTheme="minorBidi" w:hAnsiTheme="minorBidi" w:cstheme="minorBidi"/>
          <w:sz w:val="24"/>
          <w:szCs w:val="24"/>
        </w:rPr>
        <w:t xml:space="preserve"> se adoptó un enfoque metodológico de tipo aplicado, orientado a la solución de un problema concreto mediante la implementación de un programa informático educativo. La recopilación de información se realizó principalmente a partir de fuentes bibliográficas especializadas en ingeniería de software, buenas prácticas de programación y educación financiera personal, lo que permitió sustentar teóricamente las decisiones de diseño y desarrollo del sistema </w:t>
      </w:r>
      <w:r w:rsidR="00ED72A5" w:rsidRPr="00DB4269">
        <w:rPr>
          <w:rFonts w:asciiTheme="minorBidi" w:hAnsiTheme="minorBidi" w:cstheme="minorBidi"/>
          <w:sz w:val="24"/>
          <w:szCs w:val="24"/>
        </w:rPr>
        <w:fldChar w:fldCharType="begin"/>
      </w:r>
      <w:r w:rsidR="00ED72A5" w:rsidRPr="00DB4269">
        <w:rPr>
          <w:rFonts w:asciiTheme="minorBidi" w:hAnsiTheme="minorBidi" w:cstheme="minorBidi"/>
          <w:sz w:val="24"/>
          <w:szCs w:val="24"/>
        </w:rPr>
        <w:instrText xml:space="preserve"> ADDIN ZOTERO_ITEM CSL_CITATION {"citationID":"vSJ5n0Hg","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ED72A5" w:rsidRPr="00DB4269">
        <w:rPr>
          <w:rFonts w:asciiTheme="minorBidi" w:hAnsiTheme="minorBidi" w:cstheme="minorBidi"/>
          <w:sz w:val="24"/>
          <w:szCs w:val="24"/>
        </w:rPr>
        <w:fldChar w:fldCharType="separate"/>
      </w:r>
      <w:r w:rsidR="00ED72A5" w:rsidRPr="00DB4269">
        <w:rPr>
          <w:rFonts w:asciiTheme="minorBidi" w:hAnsiTheme="minorBidi" w:cstheme="minorBidi"/>
          <w:sz w:val="24"/>
          <w:szCs w:val="24"/>
        </w:rPr>
        <w:t>[1]</w:t>
      </w:r>
      <w:r w:rsidR="00ED72A5" w:rsidRPr="00DB4269">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DB4269">
        <w:rPr>
          <w:rFonts w:asciiTheme="minorBidi" w:hAnsiTheme="minorBidi" w:cstheme="minorBidi"/>
          <w:sz w:val="24"/>
          <w:szCs w:val="24"/>
        </w:rPr>
        <w:fldChar w:fldCharType="begin"/>
      </w:r>
      <w:r w:rsidR="00ED72A5" w:rsidRPr="00DB4269">
        <w:rPr>
          <w:rFonts w:asciiTheme="minorBidi" w:hAnsiTheme="minorBidi" w:cstheme="minorBidi"/>
          <w:sz w:val="24"/>
          <w:szCs w:val="24"/>
        </w:rPr>
        <w:instrText xml:space="preserve"> ADDIN ZOTERO_ITEM CSL_CITATION {"citationID":"ye6C2Ir4","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ED72A5" w:rsidRPr="00DB4269">
        <w:rPr>
          <w:rFonts w:asciiTheme="minorBidi" w:hAnsiTheme="minorBidi" w:cstheme="minorBidi"/>
          <w:sz w:val="24"/>
          <w:szCs w:val="24"/>
        </w:rPr>
        <w:fldChar w:fldCharType="separate"/>
      </w:r>
      <w:r w:rsidR="00ED72A5" w:rsidRPr="00DB4269">
        <w:rPr>
          <w:rFonts w:asciiTheme="minorBidi" w:hAnsiTheme="minorBidi" w:cstheme="minorBidi"/>
          <w:sz w:val="24"/>
          <w:szCs w:val="24"/>
        </w:rPr>
        <w:t>[2]</w:t>
      </w:r>
      <w:r w:rsidR="00ED72A5" w:rsidRPr="00DB4269">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DB4269">
        <w:rPr>
          <w:rFonts w:asciiTheme="minorBidi" w:hAnsiTheme="minorBidi" w:cstheme="minorBidi"/>
          <w:sz w:val="24"/>
          <w:szCs w:val="24"/>
        </w:rPr>
        <w:fldChar w:fldCharType="begin"/>
      </w:r>
      <w:r w:rsidR="00ED72A5" w:rsidRPr="00DB4269">
        <w:rPr>
          <w:rFonts w:asciiTheme="minorBidi" w:hAnsiTheme="minorBidi" w:cstheme="minorBidi"/>
          <w:sz w:val="24"/>
          <w:szCs w:val="24"/>
        </w:rPr>
        <w:instrText xml:space="preserve"> ADDIN ZOTERO_ITEM CSL_CITATION {"citationID":"Te25t9la","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ED72A5" w:rsidRPr="00DB4269">
        <w:rPr>
          <w:rFonts w:asciiTheme="minorBidi" w:hAnsiTheme="minorBidi" w:cstheme="minorBidi"/>
          <w:sz w:val="24"/>
          <w:szCs w:val="24"/>
        </w:rPr>
        <w:fldChar w:fldCharType="separate"/>
      </w:r>
      <w:r w:rsidR="00ED72A5" w:rsidRPr="00DB4269">
        <w:rPr>
          <w:rFonts w:asciiTheme="minorBidi" w:hAnsiTheme="minorBidi" w:cstheme="minorBidi"/>
          <w:sz w:val="24"/>
          <w:szCs w:val="24"/>
        </w:rPr>
        <w:t>[3]</w:t>
      </w:r>
      <w:r w:rsidR="00ED72A5" w:rsidRPr="00DB4269">
        <w:rPr>
          <w:rFonts w:asciiTheme="minorBidi" w:hAnsiTheme="minorBidi" w:cstheme="minorBidi"/>
          <w:sz w:val="24"/>
          <w:szCs w:val="24"/>
        </w:rPr>
        <w:fldChar w:fldCharType="end"/>
      </w:r>
      <w:r w:rsidRPr="00237296">
        <w:rPr>
          <w:rFonts w:asciiTheme="minorBidi" w:hAnsiTheme="minorBidi" w:cstheme="minorBidi"/>
          <w:sz w:val="24"/>
          <w:szCs w:val="24"/>
        </w:rPr>
        <w:t>.</w:t>
      </w:r>
    </w:p>
    <w:p w14:paraId="20AFD451" w14:textId="1A5237A0"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Desde el punto de vista financiero, se analizaron modelos reconocidos de planificación financiera personal, en particular la regla del ahorro 50–30–20, difundida por entidades financieras y respaldada por literatura especializada en gestión del dinero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4EGqpOIZ","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5]</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sgY9fyKW","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6]</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8DFkiOn9","properties":{"formattedCitation":"[13]","plainCitation":"[13]","noteIndex":0},"citationItems":[{"id":82,"uris":["http://zotero.org/users/16989461/items/H6XMUBJW"],"itemData":{"id":82,"type":"book","event-place":"New York, NY","publisher":"Free Press","publisher-place":"New York, NY","title":"All Your Worth: The Ultimate Lifetime Money Plan","author":[{"family":"Warren","given":"Elizabeth"},{"family":"Tyagi","given":"Amelia Warren"}],"issued":{"date-parts":[["2005"]]}}}],"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3]</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ste modelo permitió establecer criterios claros para la clasificación de ingresos, gastos necesarios, gastos discrecionales y ahorro, los cuales fueron incorporados como elementos centrales del programa.</w:t>
      </w:r>
    </w:p>
    <w:p w14:paraId="1470DD4D" w14:textId="2A6CD1A0"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lastRenderedPageBreak/>
        <w:t xml:space="preserve">El análisis de los datos ingresados por el usuario se realiza de forma directa y transparente, utilizando operaciones aritméticas básicas y estructuras de control del lenguaje Python. Los datos se ingresan a través de la consola, se procesan en tiempo de ejecución y se presentan como resultados comprensibles para el usuario, sin el uso de bases de datos ni herramientas externas. Este método es coherente con los objetivos del curso, que buscan fortalecer la comprensión de los fundamentos de la programación, tales como la manipulación de variables, el control del flujo del programa y la correcta estructuración del código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UD02sK0T","properties":{"formattedCitation":"[8]","plainCitation":"[8]","noteIndex":0},"citationItems":[{"id":83,"uris":["http://zotero.org/users/16989461/items/HKXMFHHJ"],"itemData":{"id":83,"type":"book","event-place":"Reading, MA","publisher":"Addison-Wesley","publisher-place":"Reading, MA","title":"The Art of Computer Programming, Vol. 1: Fundamental Algorithms","author":[{"family":"Knuth","given":"Donald E."}],"issued":{"date-parts":[["1997"]]}}}],"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8]</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w:t>
      </w:r>
    </w:p>
    <w:p w14:paraId="48E69D73" w14:textId="77777777" w:rsidR="00237296" w:rsidRPr="00237296" w:rsidRDefault="00237296" w:rsidP="00DB4269">
      <w:pPr>
        <w:pStyle w:val="Ttulo2"/>
        <w:spacing w:line="360" w:lineRule="auto"/>
        <w:jc w:val="both"/>
        <w:rPr>
          <w:rFonts w:asciiTheme="minorBidi" w:hAnsiTheme="minorBidi" w:cstheme="minorBidi"/>
          <w:sz w:val="24"/>
          <w:szCs w:val="24"/>
        </w:rPr>
      </w:pPr>
      <w:bookmarkStart w:id="11" w:name="_Toc216997018"/>
      <w:r w:rsidRPr="00237296">
        <w:rPr>
          <w:rFonts w:asciiTheme="minorBidi" w:hAnsiTheme="minorBidi" w:cstheme="minorBidi"/>
          <w:sz w:val="24"/>
          <w:szCs w:val="24"/>
        </w:rPr>
        <w:t>4.2. Metodología ágil utilizada en el proyecto</w:t>
      </w:r>
      <w:bookmarkEnd w:id="11"/>
    </w:p>
    <w:p w14:paraId="523333BF" w14:textId="61561978"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El desarrollo del sistema se realizó siguiendo un enfoque ágil e incremental, basado en los principios propuestos por las metodologías ágiles modernas. De acuerdo con Pressman y </w:t>
      </w:r>
      <w:proofErr w:type="spellStart"/>
      <w:r w:rsidRPr="00237296">
        <w:rPr>
          <w:rFonts w:asciiTheme="minorBidi" w:hAnsiTheme="minorBidi" w:cstheme="minorBidi"/>
          <w:sz w:val="24"/>
          <w:szCs w:val="24"/>
        </w:rPr>
        <w:t>Maxim</w:t>
      </w:r>
      <w:proofErr w:type="spellEnd"/>
      <w:r w:rsidRPr="00237296">
        <w:rPr>
          <w:rFonts w:asciiTheme="minorBidi" w:hAnsiTheme="minorBidi" w:cstheme="minorBidi"/>
          <w:sz w:val="24"/>
          <w:szCs w:val="24"/>
        </w:rPr>
        <w:t xml:space="preserv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oWj17sVI","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xml:space="preserve"> y Sommervill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kWjpTrXo","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2]</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ste tipo de enfoque resulta adecuado para proyectos educativos, ya que permite adaptarse progresivamente a los requerimientos y realizar mejoras continuas a partir de versiones funcionales del software.</w:t>
      </w:r>
    </w:p>
    <w:p w14:paraId="1155009B" w14:textId="59369DD8"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En particular, se tomaron como referencia los lineamientos generales de Scrum, los cuales promueven el desarrollo iterativo, la entrega temprana de funcionalidades y la revisión constante del producto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jBvYPE97","properties":{"formattedCitation":"[14]","plainCitation":"[14]","noteIndex":0},"citationItems":[{"id":84,"uris":["http://zotero.org/users/16989461/items/6NZDW8CT"],"itemData":{"id":84,"type":"book","publisher":"Scrum.org","title":"The Scrum Guide","URL":"https://scrumguides.org","author":[{"family":"Schwaber","given":"Ken"},{"family":"Sutherland","given":"Jeff"}],"issued":{"date-parts":[["2020"]]}}}],"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4]</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n este proyecto, el sistema fue construido inicialmente con una estructura básica que permitía el ingreso y procesamiento de datos financieros, para luego incorporar mejoras relacionadas con la clasificación detallada de gastos y la generación de recomendaciones financieras.</w:t>
      </w:r>
    </w:p>
    <w:p w14:paraId="0504E219" w14:textId="5AC4E82E"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Asimismo, se consideraron principios de Extreme </w:t>
      </w:r>
      <w:proofErr w:type="spellStart"/>
      <w:r w:rsidRPr="00237296">
        <w:rPr>
          <w:rFonts w:asciiTheme="minorBidi" w:hAnsiTheme="minorBidi" w:cstheme="minorBidi"/>
          <w:sz w:val="24"/>
          <w:szCs w:val="24"/>
        </w:rPr>
        <w:t>Programming</w:t>
      </w:r>
      <w:proofErr w:type="spellEnd"/>
      <w:r w:rsidRPr="00237296">
        <w:rPr>
          <w:rFonts w:asciiTheme="minorBidi" w:hAnsiTheme="minorBidi" w:cstheme="minorBidi"/>
          <w:sz w:val="24"/>
          <w:szCs w:val="24"/>
        </w:rPr>
        <w:t xml:space="preserve"> (XP), especialmente aquellos relacionados con la simplicidad del diseño, la claridad del código y la retroalimentación continua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kIMvDobr","properties":{"formattedCitation":"[15]","plainCitation":"[15]","noteIndex":0},"citationItems":[{"id":85,"uris":["http://zotero.org/users/16989461/items/52T9HZGG"],"itemData":{"id":85,"type":"book","event-place":"Boston, MA","publisher":"Addison-Wesley","publisher-place":"Boston, MA","title":"Extreme Programming Explained: Embrace Change","author":[{"family":"Beck","given":"Kent"}],"issued":{"date-parts":[["2000"]]}}}],"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5]</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stas prácticas se reflejan en la organización modular del programa, el uso de funciones bien definidas y la inclusión de comentarios explicativos que facilitan la comprensión y evaluación del código.</w:t>
      </w:r>
    </w:p>
    <w:p w14:paraId="27629DDE" w14:textId="77777777" w:rsidR="00237296" w:rsidRPr="00ED72A5"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La adopción de un enfoque ágil permitió realizar ajustes relevantes durante el proceso de implementación, tales como la simplificación del pseudocódigo para garantizar su compatibilidad con distintas versiones de PSeInt y la priorización de </w:t>
      </w:r>
      <w:r w:rsidRPr="00237296">
        <w:rPr>
          <w:rFonts w:asciiTheme="minorBidi" w:hAnsiTheme="minorBidi" w:cstheme="minorBidi"/>
          <w:sz w:val="24"/>
          <w:szCs w:val="24"/>
        </w:rPr>
        <w:lastRenderedPageBreak/>
        <w:t>estructuras de control básicas sobre construcciones más avanzadas. De este modo, la metodología empleada contribuyó a un desarrollo ordenado, flexible y alineado con los objetivos formativos del curso.</w:t>
      </w:r>
    </w:p>
    <w:p w14:paraId="102A4272" w14:textId="5D7AF649" w:rsidR="0013418B" w:rsidRPr="00ED72A5" w:rsidRDefault="0013418B" w:rsidP="00DB4269">
      <w:pPr>
        <w:pStyle w:val="Ttulo2"/>
        <w:spacing w:line="360" w:lineRule="auto"/>
        <w:jc w:val="both"/>
        <w:rPr>
          <w:rFonts w:asciiTheme="minorBidi" w:hAnsiTheme="minorBidi" w:cstheme="minorBidi"/>
          <w:sz w:val="24"/>
          <w:szCs w:val="24"/>
        </w:rPr>
      </w:pPr>
      <w:bookmarkStart w:id="12" w:name="_Toc216997019"/>
      <w:r w:rsidRPr="00ED72A5">
        <w:rPr>
          <w:rFonts w:asciiTheme="minorBidi" w:hAnsiTheme="minorBidi" w:cstheme="minorBidi"/>
          <w:sz w:val="24"/>
          <w:szCs w:val="24"/>
        </w:rPr>
        <w:t>4.</w:t>
      </w:r>
      <w:r w:rsidR="00DB4269">
        <w:rPr>
          <w:rFonts w:asciiTheme="minorBidi" w:hAnsiTheme="minorBidi" w:cstheme="minorBidi"/>
          <w:sz w:val="24"/>
          <w:szCs w:val="24"/>
        </w:rPr>
        <w:t>3</w:t>
      </w:r>
      <w:r w:rsidRPr="00ED72A5">
        <w:rPr>
          <w:rFonts w:asciiTheme="minorBidi" w:hAnsiTheme="minorBidi" w:cstheme="minorBidi"/>
          <w:sz w:val="24"/>
          <w:szCs w:val="24"/>
        </w:rPr>
        <w:t>. Cronograma de actividades</w:t>
      </w:r>
      <w:bookmarkEnd w:id="12"/>
    </w:p>
    <w:tbl>
      <w:tblPr>
        <w:tblW w:w="5000" w:type="pct"/>
        <w:tblCellMar>
          <w:left w:w="70" w:type="dxa"/>
          <w:right w:w="70" w:type="dxa"/>
        </w:tblCellMar>
        <w:tblLook w:val="04A0" w:firstRow="1" w:lastRow="0" w:firstColumn="1" w:lastColumn="0" w:noHBand="0" w:noVBand="1"/>
      </w:tblPr>
      <w:tblGrid>
        <w:gridCol w:w="5165"/>
        <w:gridCol w:w="434"/>
        <w:gridCol w:w="434"/>
        <w:gridCol w:w="434"/>
        <w:gridCol w:w="434"/>
        <w:gridCol w:w="434"/>
        <w:gridCol w:w="434"/>
        <w:gridCol w:w="434"/>
        <w:gridCol w:w="434"/>
      </w:tblGrid>
      <w:tr w:rsidR="00ED72A5" w:rsidRPr="00ED72A5" w14:paraId="6DC2B015" w14:textId="77777777" w:rsidTr="0013418B">
        <w:trPr>
          <w:trHeight w:val="288"/>
        </w:trPr>
        <w:tc>
          <w:tcPr>
            <w:tcW w:w="3033" w:type="pct"/>
            <w:tcBorders>
              <w:top w:val="single" w:sz="4" w:space="0" w:color="auto"/>
              <w:left w:val="single" w:sz="4" w:space="0" w:color="auto"/>
              <w:bottom w:val="single" w:sz="4" w:space="0" w:color="auto"/>
              <w:right w:val="single" w:sz="4" w:space="0" w:color="auto"/>
            </w:tcBorders>
            <w:vAlign w:val="center"/>
            <w:hideMark/>
          </w:tcPr>
          <w:p w14:paraId="383C88E2"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Actividad</w:t>
            </w:r>
          </w:p>
        </w:tc>
        <w:tc>
          <w:tcPr>
            <w:tcW w:w="245" w:type="pct"/>
            <w:tcBorders>
              <w:top w:val="single" w:sz="4" w:space="0" w:color="auto"/>
              <w:left w:val="nil"/>
              <w:bottom w:val="single" w:sz="4" w:space="0" w:color="auto"/>
              <w:right w:val="single" w:sz="4" w:space="0" w:color="auto"/>
            </w:tcBorders>
            <w:vAlign w:val="center"/>
            <w:hideMark/>
          </w:tcPr>
          <w:p w14:paraId="055C0592"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1</w:t>
            </w:r>
          </w:p>
        </w:tc>
        <w:tc>
          <w:tcPr>
            <w:tcW w:w="247" w:type="pct"/>
            <w:tcBorders>
              <w:top w:val="single" w:sz="4" w:space="0" w:color="auto"/>
              <w:left w:val="nil"/>
              <w:bottom w:val="single" w:sz="4" w:space="0" w:color="auto"/>
              <w:right w:val="single" w:sz="4" w:space="0" w:color="auto"/>
            </w:tcBorders>
            <w:vAlign w:val="center"/>
            <w:hideMark/>
          </w:tcPr>
          <w:p w14:paraId="364E5FBF"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2</w:t>
            </w:r>
          </w:p>
        </w:tc>
        <w:tc>
          <w:tcPr>
            <w:tcW w:w="247" w:type="pct"/>
            <w:tcBorders>
              <w:top w:val="single" w:sz="4" w:space="0" w:color="auto"/>
              <w:left w:val="nil"/>
              <w:bottom w:val="single" w:sz="4" w:space="0" w:color="auto"/>
              <w:right w:val="single" w:sz="4" w:space="0" w:color="auto"/>
            </w:tcBorders>
            <w:vAlign w:val="center"/>
            <w:hideMark/>
          </w:tcPr>
          <w:p w14:paraId="77BBF494"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3</w:t>
            </w:r>
          </w:p>
        </w:tc>
        <w:tc>
          <w:tcPr>
            <w:tcW w:w="248" w:type="pct"/>
            <w:tcBorders>
              <w:top w:val="single" w:sz="4" w:space="0" w:color="auto"/>
              <w:left w:val="nil"/>
              <w:bottom w:val="single" w:sz="4" w:space="0" w:color="auto"/>
              <w:right w:val="single" w:sz="4" w:space="0" w:color="auto"/>
            </w:tcBorders>
            <w:vAlign w:val="center"/>
            <w:hideMark/>
          </w:tcPr>
          <w:p w14:paraId="00A2DBF0"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4</w:t>
            </w:r>
          </w:p>
        </w:tc>
        <w:tc>
          <w:tcPr>
            <w:tcW w:w="245" w:type="pct"/>
            <w:tcBorders>
              <w:top w:val="single" w:sz="4" w:space="0" w:color="auto"/>
              <w:left w:val="nil"/>
              <w:bottom w:val="single" w:sz="4" w:space="0" w:color="auto"/>
              <w:right w:val="single" w:sz="4" w:space="0" w:color="auto"/>
            </w:tcBorders>
            <w:vAlign w:val="center"/>
            <w:hideMark/>
          </w:tcPr>
          <w:p w14:paraId="02DC3792"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5</w:t>
            </w:r>
          </w:p>
        </w:tc>
        <w:tc>
          <w:tcPr>
            <w:tcW w:w="248" w:type="pct"/>
            <w:tcBorders>
              <w:top w:val="single" w:sz="4" w:space="0" w:color="auto"/>
              <w:left w:val="nil"/>
              <w:bottom w:val="single" w:sz="4" w:space="0" w:color="auto"/>
              <w:right w:val="single" w:sz="4" w:space="0" w:color="auto"/>
            </w:tcBorders>
            <w:vAlign w:val="center"/>
            <w:hideMark/>
          </w:tcPr>
          <w:p w14:paraId="554C840D"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6</w:t>
            </w:r>
          </w:p>
        </w:tc>
        <w:tc>
          <w:tcPr>
            <w:tcW w:w="246" w:type="pct"/>
            <w:tcBorders>
              <w:top w:val="single" w:sz="4" w:space="0" w:color="auto"/>
              <w:left w:val="nil"/>
              <w:bottom w:val="single" w:sz="4" w:space="0" w:color="auto"/>
              <w:right w:val="single" w:sz="4" w:space="0" w:color="auto"/>
            </w:tcBorders>
            <w:vAlign w:val="center"/>
            <w:hideMark/>
          </w:tcPr>
          <w:p w14:paraId="7372CBE8"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7</w:t>
            </w:r>
          </w:p>
        </w:tc>
        <w:tc>
          <w:tcPr>
            <w:tcW w:w="240" w:type="pct"/>
            <w:tcBorders>
              <w:top w:val="single" w:sz="4" w:space="0" w:color="auto"/>
              <w:left w:val="nil"/>
              <w:bottom w:val="single" w:sz="4" w:space="0" w:color="auto"/>
              <w:right w:val="single" w:sz="4" w:space="0" w:color="auto"/>
            </w:tcBorders>
            <w:vAlign w:val="center"/>
            <w:hideMark/>
          </w:tcPr>
          <w:p w14:paraId="16058B6E"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8</w:t>
            </w:r>
          </w:p>
        </w:tc>
      </w:tr>
      <w:tr w:rsidR="00ED72A5" w:rsidRPr="00ED72A5" w14:paraId="357393D3"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60EA0D83"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Análisis del problema y objetivos</w:t>
            </w:r>
          </w:p>
        </w:tc>
        <w:tc>
          <w:tcPr>
            <w:tcW w:w="493" w:type="pct"/>
            <w:gridSpan w:val="2"/>
            <w:tcBorders>
              <w:top w:val="single" w:sz="4" w:space="0" w:color="auto"/>
              <w:left w:val="nil"/>
              <w:bottom w:val="single" w:sz="4" w:space="0" w:color="auto"/>
              <w:right w:val="single" w:sz="4" w:space="0" w:color="000000"/>
            </w:tcBorders>
            <w:shd w:val="clear" w:color="000000" w:fill="00B0F0"/>
            <w:vAlign w:val="center"/>
            <w:hideMark/>
          </w:tcPr>
          <w:p w14:paraId="0E154C6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6221083F"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8464A4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2B9B72A3"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0589949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0A15E8E8"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0594B86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13418B" w:rsidRPr="00ED72A5" w14:paraId="404CDFE3"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2DFACCE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Revisión bibliográfica</w:t>
            </w:r>
          </w:p>
        </w:tc>
        <w:tc>
          <w:tcPr>
            <w:tcW w:w="740" w:type="pct"/>
            <w:gridSpan w:val="3"/>
            <w:tcBorders>
              <w:top w:val="single" w:sz="4" w:space="0" w:color="auto"/>
              <w:left w:val="nil"/>
              <w:bottom w:val="single" w:sz="4" w:space="0" w:color="auto"/>
              <w:right w:val="single" w:sz="4" w:space="0" w:color="000000"/>
            </w:tcBorders>
            <w:shd w:val="clear" w:color="000000" w:fill="00B0F0"/>
            <w:vAlign w:val="center"/>
            <w:hideMark/>
          </w:tcPr>
          <w:p w14:paraId="0993D68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079977EC"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259A56C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CFFD30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6D5093DA"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4745153F"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7479AB61"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6035E4A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Diseño del sistema</w:t>
            </w:r>
          </w:p>
        </w:tc>
        <w:tc>
          <w:tcPr>
            <w:tcW w:w="245" w:type="pct"/>
            <w:tcBorders>
              <w:top w:val="nil"/>
              <w:left w:val="nil"/>
              <w:bottom w:val="single" w:sz="4" w:space="0" w:color="auto"/>
              <w:right w:val="single" w:sz="4" w:space="0" w:color="auto"/>
            </w:tcBorders>
            <w:vAlign w:val="center"/>
            <w:hideMark/>
          </w:tcPr>
          <w:p w14:paraId="0E92993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4" w:type="pct"/>
            <w:gridSpan w:val="2"/>
            <w:tcBorders>
              <w:top w:val="single" w:sz="4" w:space="0" w:color="auto"/>
              <w:left w:val="nil"/>
              <w:bottom w:val="single" w:sz="4" w:space="0" w:color="auto"/>
              <w:right w:val="single" w:sz="4" w:space="0" w:color="000000"/>
            </w:tcBorders>
            <w:shd w:val="clear" w:color="000000" w:fill="00B0F0"/>
            <w:vAlign w:val="center"/>
            <w:hideMark/>
          </w:tcPr>
          <w:p w14:paraId="290BA633"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3EF3AB40"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24FD7CFC"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BB09502"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30512FD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35A42058"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3FAA59F6"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7AB0992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Diseño de diagramas (EPS, flujo)</w:t>
            </w:r>
          </w:p>
        </w:tc>
        <w:tc>
          <w:tcPr>
            <w:tcW w:w="245" w:type="pct"/>
            <w:tcBorders>
              <w:top w:val="nil"/>
              <w:left w:val="nil"/>
              <w:bottom w:val="single" w:sz="4" w:space="0" w:color="auto"/>
              <w:right w:val="single" w:sz="4" w:space="0" w:color="auto"/>
            </w:tcBorders>
            <w:vAlign w:val="center"/>
            <w:hideMark/>
          </w:tcPr>
          <w:p w14:paraId="63F0632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1819B8D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5" w:type="pct"/>
            <w:gridSpan w:val="2"/>
            <w:tcBorders>
              <w:top w:val="single" w:sz="4" w:space="0" w:color="auto"/>
              <w:left w:val="nil"/>
              <w:bottom w:val="single" w:sz="4" w:space="0" w:color="auto"/>
              <w:right w:val="single" w:sz="4" w:space="0" w:color="000000"/>
            </w:tcBorders>
            <w:shd w:val="clear" w:color="000000" w:fill="00B0F0"/>
            <w:vAlign w:val="center"/>
            <w:hideMark/>
          </w:tcPr>
          <w:p w14:paraId="2DD52E3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665A64C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34D8B84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7922460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32E6146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52C7A0B9"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054A0D5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Implementación en Python</w:t>
            </w:r>
          </w:p>
        </w:tc>
        <w:tc>
          <w:tcPr>
            <w:tcW w:w="245" w:type="pct"/>
            <w:tcBorders>
              <w:top w:val="nil"/>
              <w:left w:val="nil"/>
              <w:bottom w:val="single" w:sz="4" w:space="0" w:color="auto"/>
              <w:right w:val="single" w:sz="4" w:space="0" w:color="auto"/>
            </w:tcBorders>
            <w:vAlign w:val="center"/>
            <w:hideMark/>
          </w:tcPr>
          <w:p w14:paraId="04EE3CF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42A677D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75093A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3" w:type="pct"/>
            <w:gridSpan w:val="2"/>
            <w:tcBorders>
              <w:top w:val="single" w:sz="4" w:space="0" w:color="auto"/>
              <w:left w:val="nil"/>
              <w:bottom w:val="single" w:sz="4" w:space="0" w:color="auto"/>
              <w:right w:val="single" w:sz="4" w:space="0" w:color="000000"/>
            </w:tcBorders>
            <w:shd w:val="clear" w:color="000000" w:fill="00B0F0"/>
            <w:vAlign w:val="center"/>
            <w:hideMark/>
          </w:tcPr>
          <w:p w14:paraId="393E378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2E419A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23B98BB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2032AA9A"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27CDF644"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4F6DBDAF"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Pruebas y ajustes</w:t>
            </w:r>
          </w:p>
        </w:tc>
        <w:tc>
          <w:tcPr>
            <w:tcW w:w="245" w:type="pct"/>
            <w:tcBorders>
              <w:top w:val="nil"/>
              <w:left w:val="nil"/>
              <w:bottom w:val="single" w:sz="4" w:space="0" w:color="auto"/>
              <w:right w:val="single" w:sz="4" w:space="0" w:color="auto"/>
            </w:tcBorders>
            <w:vAlign w:val="center"/>
            <w:hideMark/>
          </w:tcPr>
          <w:p w14:paraId="4012D2A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2D28B9C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E6B97A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50A4C5E4"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3" w:type="pct"/>
            <w:gridSpan w:val="2"/>
            <w:tcBorders>
              <w:top w:val="single" w:sz="4" w:space="0" w:color="auto"/>
              <w:left w:val="nil"/>
              <w:bottom w:val="single" w:sz="4" w:space="0" w:color="auto"/>
              <w:right w:val="single" w:sz="4" w:space="0" w:color="000000"/>
            </w:tcBorders>
            <w:shd w:val="clear" w:color="000000" w:fill="00B0F0"/>
            <w:vAlign w:val="center"/>
            <w:hideMark/>
          </w:tcPr>
          <w:p w14:paraId="5C48A3D4"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69C1DA5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4CE27C78"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347AC5EE"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236D4D0C"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Documentación del informe</w:t>
            </w:r>
          </w:p>
        </w:tc>
        <w:tc>
          <w:tcPr>
            <w:tcW w:w="245" w:type="pct"/>
            <w:tcBorders>
              <w:top w:val="nil"/>
              <w:left w:val="nil"/>
              <w:bottom w:val="single" w:sz="4" w:space="0" w:color="auto"/>
              <w:right w:val="single" w:sz="4" w:space="0" w:color="auto"/>
            </w:tcBorders>
            <w:vAlign w:val="center"/>
            <w:hideMark/>
          </w:tcPr>
          <w:p w14:paraId="33317DA2"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CAD7324"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7526E3E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7001D4C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114BE70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4" w:type="pct"/>
            <w:gridSpan w:val="2"/>
            <w:tcBorders>
              <w:top w:val="single" w:sz="4" w:space="0" w:color="auto"/>
              <w:left w:val="nil"/>
              <w:bottom w:val="single" w:sz="4" w:space="0" w:color="auto"/>
              <w:right w:val="single" w:sz="4" w:space="0" w:color="000000"/>
            </w:tcBorders>
            <w:shd w:val="clear" w:color="000000" w:fill="00B0F0"/>
            <w:vAlign w:val="center"/>
            <w:hideMark/>
          </w:tcPr>
          <w:p w14:paraId="27EAB53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72369EE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4CD4F94D"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6508165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Revisión final y entrega</w:t>
            </w:r>
          </w:p>
        </w:tc>
        <w:tc>
          <w:tcPr>
            <w:tcW w:w="245" w:type="pct"/>
            <w:tcBorders>
              <w:top w:val="nil"/>
              <w:left w:val="nil"/>
              <w:bottom w:val="single" w:sz="4" w:space="0" w:color="auto"/>
              <w:right w:val="single" w:sz="4" w:space="0" w:color="auto"/>
            </w:tcBorders>
            <w:vAlign w:val="center"/>
            <w:hideMark/>
          </w:tcPr>
          <w:p w14:paraId="024E3AD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E33E9C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789D30F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416B8BB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55DC5A4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01802B5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86" w:type="pct"/>
            <w:gridSpan w:val="2"/>
            <w:tcBorders>
              <w:top w:val="single" w:sz="4" w:space="0" w:color="auto"/>
              <w:left w:val="nil"/>
              <w:bottom w:val="single" w:sz="4" w:space="0" w:color="auto"/>
              <w:right w:val="single" w:sz="4" w:space="0" w:color="000000"/>
            </w:tcBorders>
            <w:shd w:val="clear" w:color="000000" w:fill="00B0F0"/>
            <w:vAlign w:val="center"/>
            <w:hideMark/>
          </w:tcPr>
          <w:p w14:paraId="2D0C52E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bl>
    <w:p w14:paraId="208DC9D8" w14:textId="77777777" w:rsidR="0013418B" w:rsidRPr="00237296" w:rsidRDefault="0013418B" w:rsidP="00DB4269">
      <w:pPr>
        <w:spacing w:line="360" w:lineRule="auto"/>
        <w:jc w:val="both"/>
        <w:rPr>
          <w:rFonts w:asciiTheme="minorBidi" w:hAnsiTheme="minorBidi" w:cstheme="minorBidi"/>
          <w:sz w:val="24"/>
          <w:szCs w:val="24"/>
        </w:rPr>
      </w:pPr>
    </w:p>
    <w:p w14:paraId="15D7650C" w14:textId="31DB837C" w:rsidR="00237296" w:rsidRPr="00ED72A5" w:rsidRDefault="0013418B" w:rsidP="00DB4269">
      <w:pPr>
        <w:pStyle w:val="Ttulo2"/>
        <w:spacing w:line="360" w:lineRule="auto"/>
        <w:jc w:val="both"/>
        <w:rPr>
          <w:rFonts w:asciiTheme="minorBidi" w:hAnsiTheme="minorBidi" w:cstheme="minorBidi"/>
          <w:sz w:val="24"/>
          <w:szCs w:val="24"/>
        </w:rPr>
      </w:pPr>
      <w:bookmarkStart w:id="13" w:name="_Toc216997020"/>
      <w:r w:rsidRPr="00ED72A5">
        <w:rPr>
          <w:rFonts w:asciiTheme="minorBidi" w:hAnsiTheme="minorBidi" w:cstheme="minorBidi"/>
          <w:sz w:val="24"/>
          <w:szCs w:val="24"/>
        </w:rPr>
        <w:t>4.</w:t>
      </w:r>
      <w:r w:rsidR="00DB4269">
        <w:rPr>
          <w:rFonts w:asciiTheme="minorBidi" w:hAnsiTheme="minorBidi" w:cstheme="minorBidi"/>
          <w:sz w:val="24"/>
          <w:szCs w:val="24"/>
        </w:rPr>
        <w:t>4</w:t>
      </w:r>
      <w:r w:rsidRPr="00ED72A5">
        <w:rPr>
          <w:rFonts w:asciiTheme="minorBidi" w:hAnsiTheme="minorBidi" w:cstheme="minorBidi"/>
          <w:sz w:val="24"/>
          <w:szCs w:val="24"/>
        </w:rPr>
        <w:t>. Actas de la reunión</w:t>
      </w:r>
      <w:bookmarkEnd w:id="13"/>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373B15A6" w14:textId="77777777" w:rsidTr="00BF614E">
        <w:tc>
          <w:tcPr>
            <w:tcW w:w="8494" w:type="dxa"/>
            <w:gridSpan w:val="4"/>
            <w:shd w:val="clear" w:color="auto" w:fill="D9D9D9" w:themeFill="background1" w:themeFillShade="D9"/>
          </w:tcPr>
          <w:p w14:paraId="560C76EC"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t>PROYECTO: SISTEMA DE GESTIÓN FINANCIERA PERSONAL</w:t>
            </w:r>
          </w:p>
        </w:tc>
      </w:tr>
      <w:tr w:rsidR="00704C83" w:rsidRPr="007C0058" w14:paraId="04C3F8C9" w14:textId="77777777" w:rsidTr="00BF614E">
        <w:tc>
          <w:tcPr>
            <w:tcW w:w="1302" w:type="dxa"/>
            <w:shd w:val="clear" w:color="auto" w:fill="002060"/>
            <w:vAlign w:val="center"/>
          </w:tcPr>
          <w:p w14:paraId="70BA59F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38196E2F"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1</w:t>
            </w:r>
          </w:p>
        </w:tc>
        <w:tc>
          <w:tcPr>
            <w:tcW w:w="937" w:type="dxa"/>
            <w:shd w:val="clear" w:color="auto" w:fill="002060"/>
            <w:vAlign w:val="center"/>
          </w:tcPr>
          <w:p w14:paraId="42A4CFD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47C5A7D2"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1/11/25</w:t>
            </w:r>
          </w:p>
        </w:tc>
      </w:tr>
      <w:tr w:rsidR="00704C83" w:rsidRPr="007C0058" w14:paraId="293ACA06" w14:textId="77777777" w:rsidTr="00BF614E">
        <w:tc>
          <w:tcPr>
            <w:tcW w:w="1302" w:type="dxa"/>
            <w:shd w:val="clear" w:color="auto" w:fill="002060"/>
            <w:vAlign w:val="center"/>
          </w:tcPr>
          <w:p w14:paraId="6D2BF42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4A42AB20"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7AABC98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2B60521C"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6D5CA1" w:rsidRPr="007C0058" w14:paraId="371E78C1" w14:textId="77777777" w:rsidTr="00BF614E">
        <w:tc>
          <w:tcPr>
            <w:tcW w:w="1302" w:type="dxa"/>
            <w:vMerge w:val="restart"/>
            <w:shd w:val="clear" w:color="auto" w:fill="002060"/>
            <w:vAlign w:val="center"/>
          </w:tcPr>
          <w:p w14:paraId="4F651774" w14:textId="77777777" w:rsidR="006D5CA1" w:rsidRPr="00FF2A9E" w:rsidRDefault="006D5CA1"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74419DB8" w14:textId="68C9A9EC" w:rsidR="006D5CA1" w:rsidRPr="007C0058" w:rsidRDefault="006D5CA1" w:rsidP="00BF614E">
            <w:pPr>
              <w:rPr>
                <w:rFonts w:ascii="Arial" w:hAnsi="Arial" w:cs="Arial"/>
                <w:sz w:val="16"/>
                <w:szCs w:val="16"/>
                <w:lang w:val="es-ES"/>
              </w:rPr>
            </w:pPr>
            <w:r w:rsidRPr="006D5CA1">
              <w:rPr>
                <w:rFonts w:ascii="Arial" w:hAnsi="Arial" w:cs="Arial"/>
                <w:sz w:val="16"/>
                <w:szCs w:val="16"/>
              </w:rPr>
              <w:t>Castro Palomino, María de las Nieves</w:t>
            </w:r>
          </w:p>
        </w:tc>
        <w:tc>
          <w:tcPr>
            <w:tcW w:w="937" w:type="dxa"/>
            <w:shd w:val="clear" w:color="auto" w:fill="002060"/>
          </w:tcPr>
          <w:p w14:paraId="144CA138" w14:textId="77777777" w:rsidR="006D5CA1" w:rsidRPr="00FF2A9E" w:rsidRDefault="006D5CA1"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5AD1A11B" w14:textId="77777777" w:rsidR="006D5CA1" w:rsidRPr="007C0058" w:rsidRDefault="006D5CA1" w:rsidP="00BF614E">
            <w:pPr>
              <w:rPr>
                <w:rFonts w:ascii="Arial" w:hAnsi="Arial" w:cs="Arial"/>
                <w:sz w:val="16"/>
                <w:szCs w:val="16"/>
                <w:lang w:val="es-ES"/>
              </w:rPr>
            </w:pPr>
            <w:r>
              <w:rPr>
                <w:rFonts w:ascii="Arial" w:hAnsi="Arial" w:cs="Arial"/>
                <w:sz w:val="16"/>
                <w:szCs w:val="16"/>
                <w:lang w:val="es-ES"/>
              </w:rPr>
              <w:t>Participó</w:t>
            </w:r>
          </w:p>
        </w:tc>
      </w:tr>
      <w:tr w:rsidR="006D5CA1" w:rsidRPr="007C0058" w14:paraId="559D29F4" w14:textId="77777777" w:rsidTr="00BF614E">
        <w:tc>
          <w:tcPr>
            <w:tcW w:w="1302" w:type="dxa"/>
            <w:vMerge/>
            <w:shd w:val="clear" w:color="auto" w:fill="002060"/>
            <w:vAlign w:val="center"/>
          </w:tcPr>
          <w:p w14:paraId="270B45D4" w14:textId="77777777" w:rsidR="006D5CA1" w:rsidRPr="00FF2A9E" w:rsidRDefault="006D5CA1" w:rsidP="00BF614E">
            <w:pPr>
              <w:rPr>
                <w:rFonts w:ascii="Arial" w:hAnsi="Arial" w:cs="Arial"/>
                <w:b/>
                <w:sz w:val="16"/>
                <w:szCs w:val="16"/>
                <w:lang w:val="es-ES"/>
              </w:rPr>
            </w:pPr>
          </w:p>
        </w:tc>
        <w:tc>
          <w:tcPr>
            <w:tcW w:w="3993" w:type="dxa"/>
          </w:tcPr>
          <w:p w14:paraId="768294F4" w14:textId="0EE22208" w:rsidR="006D5CA1" w:rsidRPr="007C0058" w:rsidRDefault="006D5CA1" w:rsidP="00BF614E">
            <w:pPr>
              <w:rPr>
                <w:rFonts w:ascii="Arial" w:hAnsi="Arial" w:cs="Arial"/>
                <w:sz w:val="16"/>
                <w:szCs w:val="16"/>
                <w:lang w:val="es-ES"/>
              </w:rPr>
            </w:pPr>
            <w:r w:rsidRPr="006D5CA1">
              <w:rPr>
                <w:rFonts w:ascii="Arial" w:hAnsi="Arial" w:cs="Arial"/>
                <w:sz w:val="16"/>
                <w:szCs w:val="16"/>
              </w:rPr>
              <w:t>Espinoza Gobea, Oscar Martin</w:t>
            </w:r>
          </w:p>
        </w:tc>
        <w:tc>
          <w:tcPr>
            <w:tcW w:w="937" w:type="dxa"/>
            <w:shd w:val="clear" w:color="auto" w:fill="002060"/>
          </w:tcPr>
          <w:p w14:paraId="0A9944A9" w14:textId="77777777" w:rsidR="006D5CA1" w:rsidRPr="00FF2A9E" w:rsidRDefault="006D5CA1"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4EBD027" w14:textId="77777777" w:rsidR="006D5CA1" w:rsidRPr="007C0058" w:rsidRDefault="006D5CA1" w:rsidP="00BF614E">
            <w:pPr>
              <w:rPr>
                <w:rFonts w:ascii="Arial" w:hAnsi="Arial" w:cs="Arial"/>
                <w:sz w:val="16"/>
                <w:szCs w:val="16"/>
                <w:lang w:val="es-ES"/>
              </w:rPr>
            </w:pPr>
            <w:r>
              <w:rPr>
                <w:rFonts w:ascii="Arial" w:hAnsi="Arial" w:cs="Arial"/>
                <w:sz w:val="16"/>
                <w:szCs w:val="16"/>
                <w:lang w:val="es-ES"/>
              </w:rPr>
              <w:t>Participó</w:t>
            </w:r>
          </w:p>
        </w:tc>
      </w:tr>
      <w:tr w:rsidR="006D5CA1" w:rsidRPr="007C0058" w14:paraId="338DA3E4" w14:textId="77777777" w:rsidTr="00BF614E">
        <w:tc>
          <w:tcPr>
            <w:tcW w:w="1302" w:type="dxa"/>
            <w:vMerge/>
            <w:shd w:val="clear" w:color="auto" w:fill="002060"/>
            <w:vAlign w:val="center"/>
          </w:tcPr>
          <w:p w14:paraId="095F61EA" w14:textId="77777777" w:rsidR="006D5CA1" w:rsidRPr="00FF2A9E" w:rsidRDefault="006D5CA1" w:rsidP="00BF614E">
            <w:pPr>
              <w:rPr>
                <w:rFonts w:ascii="Arial" w:hAnsi="Arial" w:cs="Arial"/>
                <w:b/>
                <w:sz w:val="16"/>
                <w:szCs w:val="16"/>
                <w:lang w:val="es-ES"/>
              </w:rPr>
            </w:pPr>
          </w:p>
        </w:tc>
        <w:tc>
          <w:tcPr>
            <w:tcW w:w="3993" w:type="dxa"/>
          </w:tcPr>
          <w:p w14:paraId="2B3C138B" w14:textId="1B88A185" w:rsidR="006D5CA1" w:rsidRPr="007C0058" w:rsidRDefault="006D5CA1"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3AC6848D" w14:textId="77777777" w:rsidR="006D5CA1" w:rsidRPr="00FF2A9E" w:rsidRDefault="006D5CA1"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6CD7F2E1" w14:textId="77777777" w:rsidR="006D5CA1" w:rsidRPr="007C0058" w:rsidRDefault="006D5CA1" w:rsidP="00BF614E">
            <w:pPr>
              <w:rPr>
                <w:rFonts w:ascii="Arial" w:hAnsi="Arial" w:cs="Arial"/>
                <w:sz w:val="16"/>
                <w:szCs w:val="16"/>
                <w:lang w:val="es-ES"/>
              </w:rPr>
            </w:pPr>
            <w:r>
              <w:rPr>
                <w:rFonts w:ascii="Arial" w:hAnsi="Arial" w:cs="Arial"/>
                <w:sz w:val="16"/>
                <w:szCs w:val="16"/>
                <w:lang w:val="es-ES"/>
              </w:rPr>
              <w:t>Participó</w:t>
            </w:r>
          </w:p>
        </w:tc>
      </w:tr>
      <w:tr w:rsidR="006D5CA1" w:rsidRPr="007C0058" w14:paraId="19933116" w14:textId="77777777" w:rsidTr="00BF614E">
        <w:tc>
          <w:tcPr>
            <w:tcW w:w="1302" w:type="dxa"/>
            <w:vMerge/>
            <w:shd w:val="clear" w:color="auto" w:fill="002060"/>
            <w:vAlign w:val="center"/>
          </w:tcPr>
          <w:p w14:paraId="3FE6E6FA" w14:textId="77777777" w:rsidR="006D5CA1" w:rsidRPr="00FF2A9E" w:rsidRDefault="006D5CA1" w:rsidP="006D5CA1">
            <w:pPr>
              <w:rPr>
                <w:rFonts w:ascii="Arial" w:hAnsi="Arial" w:cs="Arial"/>
                <w:b/>
                <w:sz w:val="16"/>
                <w:szCs w:val="16"/>
                <w:lang w:val="es-ES"/>
              </w:rPr>
            </w:pPr>
          </w:p>
        </w:tc>
        <w:tc>
          <w:tcPr>
            <w:tcW w:w="3993" w:type="dxa"/>
          </w:tcPr>
          <w:p w14:paraId="1837C88F" w14:textId="144050CB" w:rsidR="006D5CA1" w:rsidRPr="007C0058" w:rsidRDefault="006D5CA1" w:rsidP="006D5CA1">
            <w:pPr>
              <w:rPr>
                <w:rFonts w:ascii="Arial" w:hAnsi="Arial" w:cs="Arial"/>
                <w:sz w:val="16"/>
                <w:szCs w:val="16"/>
              </w:rPr>
            </w:pPr>
            <w:r w:rsidRPr="007C0058">
              <w:rPr>
                <w:rFonts w:ascii="Arial" w:hAnsi="Arial" w:cs="Arial"/>
                <w:sz w:val="16"/>
                <w:szCs w:val="16"/>
              </w:rPr>
              <w:t>Quispe Vera, Rudi Nelson</w:t>
            </w:r>
          </w:p>
        </w:tc>
        <w:tc>
          <w:tcPr>
            <w:tcW w:w="937" w:type="dxa"/>
            <w:shd w:val="clear" w:color="auto" w:fill="002060"/>
          </w:tcPr>
          <w:p w14:paraId="2F15D138" w14:textId="3D1FE726" w:rsidR="006D5CA1" w:rsidRPr="00FF2A9E" w:rsidRDefault="006D5CA1" w:rsidP="006D5CA1">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73081ED1" w14:textId="0BF376CC" w:rsidR="006D5CA1" w:rsidRDefault="006D5CA1" w:rsidP="006D5CA1">
            <w:pPr>
              <w:rPr>
                <w:rFonts w:ascii="Arial" w:hAnsi="Arial" w:cs="Arial"/>
                <w:sz w:val="16"/>
                <w:szCs w:val="16"/>
                <w:lang w:val="es-ES"/>
              </w:rPr>
            </w:pPr>
            <w:r>
              <w:rPr>
                <w:rFonts w:ascii="Arial" w:hAnsi="Arial" w:cs="Arial"/>
                <w:sz w:val="16"/>
                <w:szCs w:val="16"/>
                <w:lang w:val="es-ES"/>
              </w:rPr>
              <w:t>Participó</w:t>
            </w:r>
          </w:p>
        </w:tc>
      </w:tr>
      <w:tr w:rsidR="006D5CA1" w:rsidRPr="007C0058" w14:paraId="60737619" w14:textId="77777777" w:rsidTr="00BF614E">
        <w:tc>
          <w:tcPr>
            <w:tcW w:w="1302" w:type="dxa"/>
            <w:vMerge/>
            <w:shd w:val="clear" w:color="auto" w:fill="002060"/>
            <w:vAlign w:val="center"/>
          </w:tcPr>
          <w:p w14:paraId="20616DB9" w14:textId="77777777" w:rsidR="006D5CA1" w:rsidRPr="00FF2A9E" w:rsidRDefault="006D5CA1" w:rsidP="006D5CA1">
            <w:pPr>
              <w:rPr>
                <w:rFonts w:ascii="Arial" w:hAnsi="Arial" w:cs="Arial"/>
                <w:b/>
                <w:sz w:val="16"/>
                <w:szCs w:val="16"/>
                <w:lang w:val="es-ES"/>
              </w:rPr>
            </w:pPr>
          </w:p>
        </w:tc>
        <w:tc>
          <w:tcPr>
            <w:tcW w:w="3993" w:type="dxa"/>
          </w:tcPr>
          <w:p w14:paraId="54BB07EE" w14:textId="4C8B413A" w:rsidR="006D5CA1" w:rsidRPr="007C0058" w:rsidRDefault="006D5CA1" w:rsidP="006D5CA1">
            <w:pPr>
              <w:rPr>
                <w:rFonts w:ascii="Arial" w:hAnsi="Arial" w:cs="Arial"/>
                <w:sz w:val="16"/>
                <w:szCs w:val="16"/>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262C185E" w14:textId="1621295C" w:rsidR="006D5CA1" w:rsidRPr="00FF2A9E" w:rsidRDefault="006D5CA1" w:rsidP="006D5CA1">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04AF9F00" w14:textId="113C5936" w:rsidR="006D5CA1" w:rsidRDefault="006D5CA1" w:rsidP="006D5CA1">
            <w:pPr>
              <w:rPr>
                <w:rFonts w:ascii="Arial" w:hAnsi="Arial" w:cs="Arial"/>
                <w:sz w:val="16"/>
                <w:szCs w:val="16"/>
                <w:lang w:val="es-ES"/>
              </w:rPr>
            </w:pPr>
            <w:r>
              <w:rPr>
                <w:rFonts w:ascii="Arial" w:hAnsi="Arial" w:cs="Arial"/>
                <w:sz w:val="16"/>
                <w:szCs w:val="16"/>
                <w:lang w:val="es-ES"/>
              </w:rPr>
              <w:t>Participó</w:t>
            </w:r>
          </w:p>
        </w:tc>
      </w:tr>
      <w:tr w:rsidR="00704C83" w:rsidRPr="007C0058" w14:paraId="315FAB40" w14:textId="77777777" w:rsidTr="00BF614E">
        <w:tc>
          <w:tcPr>
            <w:tcW w:w="1302" w:type="dxa"/>
            <w:shd w:val="clear" w:color="auto" w:fill="002060"/>
            <w:vAlign w:val="center"/>
          </w:tcPr>
          <w:p w14:paraId="5BD528E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1B904120" w14:textId="77777777" w:rsidR="00704C83" w:rsidRPr="00FF2A9E" w:rsidRDefault="00704C83" w:rsidP="00BF614E">
            <w:pPr>
              <w:rPr>
                <w:rFonts w:ascii="Arial" w:hAnsi="Arial" w:cs="Arial"/>
                <w:b/>
                <w:i/>
                <w:sz w:val="16"/>
                <w:szCs w:val="16"/>
                <w:lang w:val="es-ES"/>
              </w:rPr>
            </w:pPr>
            <w:r w:rsidRPr="00FF2A9E">
              <w:rPr>
                <w:rFonts w:ascii="Arial" w:hAnsi="Arial" w:cs="Arial"/>
                <w:b/>
                <w:i/>
                <w:sz w:val="16"/>
                <w:szCs w:val="16"/>
                <w:lang w:val="es-ES"/>
              </w:rPr>
              <w:t>An</w:t>
            </w:r>
            <w:r>
              <w:rPr>
                <w:rFonts w:ascii="Arial" w:hAnsi="Arial" w:cs="Arial"/>
                <w:b/>
                <w:i/>
                <w:sz w:val="16"/>
                <w:szCs w:val="16"/>
                <w:lang w:val="es-ES"/>
              </w:rPr>
              <w:t>a</w:t>
            </w:r>
            <w:r w:rsidRPr="00FF2A9E">
              <w:rPr>
                <w:rFonts w:ascii="Arial" w:hAnsi="Arial" w:cs="Arial"/>
                <w:b/>
                <w:i/>
                <w:sz w:val="16"/>
                <w:szCs w:val="16"/>
                <w:lang w:val="es-ES"/>
              </w:rPr>
              <w:t>li</w:t>
            </w:r>
            <w:r>
              <w:rPr>
                <w:rFonts w:ascii="Arial" w:hAnsi="Arial" w:cs="Arial"/>
                <w:b/>
                <w:i/>
                <w:sz w:val="16"/>
                <w:szCs w:val="16"/>
                <w:lang w:val="es-ES"/>
              </w:rPr>
              <w:t xml:space="preserve">zar </w:t>
            </w:r>
            <w:r w:rsidRPr="00FF2A9E">
              <w:rPr>
                <w:rFonts w:ascii="Arial" w:hAnsi="Arial" w:cs="Arial"/>
                <w:b/>
                <w:i/>
                <w:sz w:val="16"/>
                <w:szCs w:val="16"/>
                <w:lang w:val="es-ES"/>
              </w:rPr>
              <w:t>el problema y objetivos</w:t>
            </w:r>
          </w:p>
        </w:tc>
        <w:tc>
          <w:tcPr>
            <w:tcW w:w="3199" w:type="dxa"/>
            <w:gridSpan w:val="2"/>
            <w:shd w:val="clear" w:color="auto" w:fill="C00000"/>
          </w:tcPr>
          <w:p w14:paraId="081F3C7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245A59E0" w14:textId="77777777" w:rsidTr="00BF614E">
        <w:trPr>
          <w:trHeight w:val="2598"/>
        </w:trPr>
        <w:tc>
          <w:tcPr>
            <w:tcW w:w="1302" w:type="dxa"/>
            <w:shd w:val="clear" w:color="auto" w:fill="002060"/>
            <w:vAlign w:val="center"/>
          </w:tcPr>
          <w:p w14:paraId="3E39800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3EF26FB4"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Análisis del problema relacionado con la falta de organización y control de las finanzas personales.</w:t>
            </w:r>
          </w:p>
          <w:p w14:paraId="75B42554"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Identificación de las principales dificultades que enfrentan los usuarios al clasificar sus ingresos, gastos y ahorro.</w:t>
            </w:r>
          </w:p>
          <w:p w14:paraId="1B08F8A9"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Revisión de los objetivos del curso y su relación con el desarrollo del proyecto.</w:t>
            </w:r>
          </w:p>
          <w:p w14:paraId="423829A9"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7C0058">
              <w:rPr>
                <w:rFonts w:ascii="Arial" w:hAnsi="Arial" w:cs="Arial"/>
                <w:sz w:val="16"/>
                <w:szCs w:val="16"/>
              </w:rPr>
              <w:t>Discusión sobre el alcance del sistema y las limitaciones técnicas establecidas (uso de consola y PSeInt).</w:t>
            </w:r>
          </w:p>
        </w:tc>
        <w:tc>
          <w:tcPr>
            <w:tcW w:w="3199" w:type="dxa"/>
            <w:gridSpan w:val="2"/>
          </w:tcPr>
          <w:p w14:paraId="7FA3100F" w14:textId="77777777" w:rsidR="00704C83" w:rsidRPr="007C0058" w:rsidRDefault="00704C83" w:rsidP="00704C83">
            <w:pPr>
              <w:pStyle w:val="NormalWeb"/>
              <w:numPr>
                <w:ilvl w:val="0"/>
                <w:numId w:val="27"/>
              </w:numPr>
              <w:spacing w:before="100" w:beforeAutospacing="1" w:after="100" w:afterAutospacing="1"/>
              <w:ind w:left="259" w:hanging="176"/>
              <w:jc w:val="both"/>
              <w:rPr>
                <w:rFonts w:ascii="Arial" w:hAnsi="Arial" w:cs="Arial"/>
                <w:sz w:val="16"/>
                <w:szCs w:val="16"/>
              </w:rPr>
            </w:pPr>
            <w:r w:rsidRPr="007C0058">
              <w:rPr>
                <w:rFonts w:ascii="Arial" w:hAnsi="Arial" w:cs="Arial"/>
                <w:sz w:val="16"/>
                <w:szCs w:val="16"/>
              </w:rPr>
              <w:t>Se acordó desarrollar un sistema de gestión financiera personal orientado al registro y clasificación de ingresos, gastos y ahorro.</w:t>
            </w:r>
          </w:p>
          <w:p w14:paraId="2DABFD38" w14:textId="77777777" w:rsidR="00704C83" w:rsidRPr="007C0058" w:rsidRDefault="00704C83" w:rsidP="00704C83">
            <w:pPr>
              <w:pStyle w:val="NormalWeb"/>
              <w:numPr>
                <w:ilvl w:val="0"/>
                <w:numId w:val="27"/>
              </w:numPr>
              <w:spacing w:before="100" w:beforeAutospacing="1" w:after="100" w:afterAutospacing="1"/>
              <w:ind w:left="259" w:hanging="176"/>
              <w:jc w:val="both"/>
              <w:rPr>
                <w:rFonts w:ascii="Arial" w:hAnsi="Arial" w:cs="Arial"/>
                <w:sz w:val="16"/>
                <w:szCs w:val="16"/>
              </w:rPr>
            </w:pPr>
            <w:r w:rsidRPr="007C0058">
              <w:rPr>
                <w:rFonts w:ascii="Arial" w:hAnsi="Arial" w:cs="Arial"/>
                <w:sz w:val="16"/>
                <w:szCs w:val="16"/>
              </w:rPr>
              <w:t>Se estableció que el proyecto tendrá un enfoque educativo y práctico, acorde al nivel del curso.</w:t>
            </w:r>
          </w:p>
          <w:p w14:paraId="3A1E2B3B" w14:textId="77777777" w:rsidR="00704C83" w:rsidRPr="007C0058" w:rsidRDefault="00704C83" w:rsidP="00704C83">
            <w:pPr>
              <w:pStyle w:val="NormalWeb"/>
              <w:numPr>
                <w:ilvl w:val="0"/>
                <w:numId w:val="27"/>
              </w:numPr>
              <w:spacing w:before="100" w:beforeAutospacing="1" w:after="100" w:afterAutospacing="1"/>
              <w:ind w:left="259" w:hanging="176"/>
              <w:jc w:val="both"/>
              <w:rPr>
                <w:rFonts w:ascii="Arial" w:hAnsi="Arial" w:cs="Arial"/>
                <w:sz w:val="16"/>
                <w:szCs w:val="16"/>
              </w:rPr>
            </w:pPr>
            <w:r w:rsidRPr="007C0058">
              <w:rPr>
                <w:rFonts w:ascii="Arial" w:hAnsi="Arial" w:cs="Arial"/>
                <w:sz w:val="16"/>
                <w:szCs w:val="16"/>
              </w:rPr>
              <w:t>Se definió que el sistema utilizará programación estructurada y el modelo Entrada–Proceso–Salida.</w:t>
            </w:r>
          </w:p>
          <w:p w14:paraId="326D40C3" w14:textId="77777777" w:rsidR="00704C83" w:rsidRPr="007C0058" w:rsidRDefault="00704C83" w:rsidP="00704C83">
            <w:pPr>
              <w:pStyle w:val="NormalWeb"/>
              <w:numPr>
                <w:ilvl w:val="0"/>
                <w:numId w:val="27"/>
              </w:numPr>
              <w:ind w:left="259" w:hanging="176"/>
              <w:jc w:val="both"/>
              <w:rPr>
                <w:rFonts w:ascii="Arial" w:hAnsi="Arial" w:cs="Arial"/>
                <w:sz w:val="16"/>
                <w:szCs w:val="16"/>
              </w:rPr>
            </w:pPr>
            <w:r w:rsidRPr="007C0058">
              <w:rPr>
                <w:rFonts w:ascii="Arial" w:hAnsi="Arial" w:cs="Arial"/>
                <w:sz w:val="16"/>
                <w:szCs w:val="16"/>
              </w:rPr>
              <w:t>Se acordó que el desarrollo se realizará mediante pseudocódigo en PSeInt, cumpliendo las pautas indicadas por la ingeniería</w:t>
            </w:r>
            <w:r>
              <w:rPr>
                <w:rFonts w:ascii="Arial" w:hAnsi="Arial" w:cs="Arial"/>
                <w:sz w:val="16"/>
                <w:szCs w:val="16"/>
              </w:rPr>
              <w:t>.</w:t>
            </w:r>
          </w:p>
        </w:tc>
      </w:tr>
      <w:tr w:rsidR="00704C83" w:rsidRPr="007C0058" w14:paraId="6212E234" w14:textId="77777777" w:rsidTr="00BF614E">
        <w:trPr>
          <w:trHeight w:val="414"/>
        </w:trPr>
        <w:tc>
          <w:tcPr>
            <w:tcW w:w="1302" w:type="dxa"/>
            <w:shd w:val="clear" w:color="auto" w:fill="002060"/>
            <w:vAlign w:val="center"/>
          </w:tcPr>
          <w:p w14:paraId="3936A27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0003A300"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Análisis de la problemática asociada a la gestión financiera personal en contextos cotidianos.</w:t>
            </w:r>
          </w:p>
          <w:p w14:paraId="2690DC77"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Definición del enfoque del proyecto como un sistema de gestión financiera personal de nivel básico.</w:t>
            </w:r>
          </w:p>
          <w:p w14:paraId="1E66942E"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Delimitación del alcance funcional del sistema, priorizando simplicidad y claridad.</w:t>
            </w:r>
          </w:p>
          <w:p w14:paraId="604F6CEE"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7C0058">
              <w:rPr>
                <w:rFonts w:ascii="Arial" w:hAnsi="Arial" w:cs="Arial"/>
                <w:sz w:val="16"/>
                <w:szCs w:val="16"/>
              </w:rPr>
              <w:t>Identificación de los objetivos generales y específicos del proyecto en concordancia con los objetivos del curso.</w:t>
            </w:r>
          </w:p>
        </w:tc>
      </w:tr>
      <w:tr w:rsidR="00704C83" w:rsidRPr="007C0058" w14:paraId="24B75FC6" w14:textId="77777777" w:rsidTr="00BF614E">
        <w:tc>
          <w:tcPr>
            <w:tcW w:w="1302" w:type="dxa"/>
            <w:shd w:val="clear" w:color="auto" w:fill="002060"/>
            <w:vAlign w:val="center"/>
          </w:tcPr>
          <w:p w14:paraId="097CD117"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146E1DEC"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08/11/25</w:t>
            </w:r>
          </w:p>
        </w:tc>
        <w:tc>
          <w:tcPr>
            <w:tcW w:w="937" w:type="dxa"/>
            <w:shd w:val="clear" w:color="auto" w:fill="002060"/>
            <w:vAlign w:val="center"/>
          </w:tcPr>
          <w:p w14:paraId="5F7EB3E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1AC8CEE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Revisión bibliográfica</w:t>
            </w:r>
          </w:p>
        </w:tc>
      </w:tr>
      <w:tr w:rsidR="00704C83" w:rsidRPr="007C0058" w14:paraId="13EA2E77" w14:textId="77777777" w:rsidTr="00BF614E">
        <w:tc>
          <w:tcPr>
            <w:tcW w:w="1302" w:type="dxa"/>
            <w:shd w:val="clear" w:color="auto" w:fill="002060"/>
            <w:vAlign w:val="center"/>
          </w:tcPr>
          <w:p w14:paraId="29E1E43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59FC7E59"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468805E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6B576C7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1BD44C12" w14:textId="6A70D0A0" w:rsidR="00704C83" w:rsidRDefault="00704C83" w:rsidP="00704C83">
      <w:pPr>
        <w:rPr>
          <w:lang w:val="es-ES"/>
        </w:rPr>
      </w:pP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521477FB" w14:textId="77777777" w:rsidTr="00BF614E">
        <w:tc>
          <w:tcPr>
            <w:tcW w:w="8494" w:type="dxa"/>
            <w:gridSpan w:val="4"/>
            <w:shd w:val="clear" w:color="auto" w:fill="D9D9D9" w:themeFill="background1" w:themeFillShade="D9"/>
          </w:tcPr>
          <w:p w14:paraId="54D387FA"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lastRenderedPageBreak/>
              <w:t>PROYECTO: SISTEMA DE GESTIÓN FINANCIERA PERSONAL</w:t>
            </w:r>
          </w:p>
        </w:tc>
      </w:tr>
      <w:tr w:rsidR="00704C83" w:rsidRPr="007C0058" w14:paraId="58A820FC" w14:textId="77777777" w:rsidTr="00BF614E">
        <w:tc>
          <w:tcPr>
            <w:tcW w:w="1302" w:type="dxa"/>
            <w:shd w:val="clear" w:color="auto" w:fill="002060"/>
            <w:vAlign w:val="center"/>
          </w:tcPr>
          <w:p w14:paraId="764BC32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538BA43C"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2</w:t>
            </w:r>
          </w:p>
        </w:tc>
        <w:tc>
          <w:tcPr>
            <w:tcW w:w="937" w:type="dxa"/>
            <w:shd w:val="clear" w:color="auto" w:fill="002060"/>
            <w:vAlign w:val="center"/>
          </w:tcPr>
          <w:p w14:paraId="2F287A9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3EF50406"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8</w:t>
            </w:r>
            <w:r w:rsidRPr="007C0058">
              <w:rPr>
                <w:rFonts w:ascii="Arial" w:hAnsi="Arial" w:cs="Arial"/>
                <w:sz w:val="16"/>
                <w:szCs w:val="16"/>
                <w:lang w:val="es-ES"/>
              </w:rPr>
              <w:t>/11/25</w:t>
            </w:r>
          </w:p>
        </w:tc>
      </w:tr>
      <w:tr w:rsidR="00704C83" w:rsidRPr="007C0058" w14:paraId="42376766" w14:textId="77777777" w:rsidTr="00BF614E">
        <w:tc>
          <w:tcPr>
            <w:tcW w:w="1302" w:type="dxa"/>
            <w:shd w:val="clear" w:color="auto" w:fill="002060"/>
            <w:vAlign w:val="center"/>
          </w:tcPr>
          <w:p w14:paraId="4506565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1F2B0593"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5081943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161F1A0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6D5CA1" w:rsidRPr="007C0058" w14:paraId="75B0A05A" w14:textId="77777777" w:rsidTr="00BF614E">
        <w:tc>
          <w:tcPr>
            <w:tcW w:w="1302" w:type="dxa"/>
            <w:vMerge w:val="restart"/>
            <w:shd w:val="clear" w:color="auto" w:fill="002060"/>
            <w:vAlign w:val="center"/>
          </w:tcPr>
          <w:p w14:paraId="5F6CC1A7" w14:textId="7499E7C9" w:rsidR="006D5CA1" w:rsidRPr="00FF2A9E" w:rsidRDefault="006D5CA1" w:rsidP="006D5CA1">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6A4DFDF4" w14:textId="0CA8962D" w:rsidR="006D5CA1" w:rsidRPr="007C0058" w:rsidRDefault="006D5CA1" w:rsidP="006D5CA1">
            <w:pPr>
              <w:rPr>
                <w:rFonts w:ascii="Arial" w:hAnsi="Arial" w:cs="Arial"/>
                <w:sz w:val="16"/>
                <w:szCs w:val="16"/>
              </w:rPr>
            </w:pPr>
            <w:r w:rsidRPr="006D5CA1">
              <w:rPr>
                <w:rFonts w:ascii="Arial" w:hAnsi="Arial" w:cs="Arial"/>
                <w:sz w:val="16"/>
                <w:szCs w:val="16"/>
              </w:rPr>
              <w:t>Castro Palomino, María de las Nieves</w:t>
            </w:r>
          </w:p>
        </w:tc>
        <w:tc>
          <w:tcPr>
            <w:tcW w:w="937" w:type="dxa"/>
            <w:shd w:val="clear" w:color="auto" w:fill="002060"/>
          </w:tcPr>
          <w:p w14:paraId="4D14751F" w14:textId="44030352" w:rsidR="006D5CA1" w:rsidRPr="00FF2A9E" w:rsidRDefault="006D5CA1" w:rsidP="006D5CA1">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24DE0D4A" w14:textId="42A34BF0" w:rsidR="006D5CA1" w:rsidRDefault="006D5CA1" w:rsidP="006D5CA1">
            <w:pPr>
              <w:rPr>
                <w:rFonts w:ascii="Arial" w:hAnsi="Arial" w:cs="Arial"/>
                <w:sz w:val="16"/>
                <w:szCs w:val="16"/>
                <w:lang w:val="es-ES"/>
              </w:rPr>
            </w:pPr>
            <w:r>
              <w:rPr>
                <w:rFonts w:ascii="Arial" w:hAnsi="Arial" w:cs="Arial"/>
                <w:sz w:val="16"/>
                <w:szCs w:val="16"/>
                <w:lang w:val="es-ES"/>
              </w:rPr>
              <w:t>Participó</w:t>
            </w:r>
          </w:p>
        </w:tc>
      </w:tr>
      <w:tr w:rsidR="006D5CA1" w:rsidRPr="007C0058" w14:paraId="54A67456" w14:textId="77777777" w:rsidTr="00BF614E">
        <w:tc>
          <w:tcPr>
            <w:tcW w:w="1302" w:type="dxa"/>
            <w:vMerge/>
            <w:shd w:val="clear" w:color="auto" w:fill="002060"/>
            <w:vAlign w:val="center"/>
          </w:tcPr>
          <w:p w14:paraId="50576543" w14:textId="7C055BA6" w:rsidR="006D5CA1" w:rsidRPr="00FF2A9E" w:rsidRDefault="006D5CA1" w:rsidP="006D5CA1">
            <w:pPr>
              <w:rPr>
                <w:rFonts w:ascii="Arial" w:hAnsi="Arial" w:cs="Arial"/>
                <w:b/>
                <w:sz w:val="16"/>
                <w:szCs w:val="16"/>
                <w:lang w:val="es-ES"/>
              </w:rPr>
            </w:pPr>
          </w:p>
        </w:tc>
        <w:tc>
          <w:tcPr>
            <w:tcW w:w="3993" w:type="dxa"/>
          </w:tcPr>
          <w:p w14:paraId="43D4A67D" w14:textId="3A95EF60" w:rsidR="006D5CA1" w:rsidRPr="007C0058" w:rsidRDefault="006D5CA1" w:rsidP="006D5CA1">
            <w:pPr>
              <w:rPr>
                <w:rFonts w:ascii="Arial" w:hAnsi="Arial" w:cs="Arial"/>
                <w:sz w:val="16"/>
                <w:szCs w:val="16"/>
              </w:rPr>
            </w:pPr>
            <w:r w:rsidRPr="006D5CA1">
              <w:rPr>
                <w:rFonts w:ascii="Arial" w:hAnsi="Arial" w:cs="Arial"/>
                <w:sz w:val="16"/>
                <w:szCs w:val="16"/>
              </w:rPr>
              <w:t>Espinoza Gobea, Oscar Martin</w:t>
            </w:r>
          </w:p>
        </w:tc>
        <w:tc>
          <w:tcPr>
            <w:tcW w:w="937" w:type="dxa"/>
            <w:shd w:val="clear" w:color="auto" w:fill="002060"/>
          </w:tcPr>
          <w:p w14:paraId="5003D982" w14:textId="0DA5064A" w:rsidR="006D5CA1" w:rsidRPr="00FF2A9E" w:rsidRDefault="006D5CA1" w:rsidP="006D5CA1">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EBC30BC" w14:textId="0EEEFF08" w:rsidR="006D5CA1" w:rsidRDefault="006D5CA1" w:rsidP="006D5CA1">
            <w:pPr>
              <w:rPr>
                <w:rFonts w:ascii="Arial" w:hAnsi="Arial" w:cs="Arial"/>
                <w:sz w:val="16"/>
                <w:szCs w:val="16"/>
                <w:lang w:val="es-ES"/>
              </w:rPr>
            </w:pPr>
            <w:r>
              <w:rPr>
                <w:rFonts w:ascii="Arial" w:hAnsi="Arial" w:cs="Arial"/>
                <w:sz w:val="16"/>
                <w:szCs w:val="16"/>
                <w:lang w:val="es-ES"/>
              </w:rPr>
              <w:t>Participó</w:t>
            </w:r>
          </w:p>
        </w:tc>
      </w:tr>
      <w:tr w:rsidR="006D5CA1" w:rsidRPr="007C0058" w14:paraId="74071053" w14:textId="77777777" w:rsidTr="00BF614E">
        <w:tc>
          <w:tcPr>
            <w:tcW w:w="1302" w:type="dxa"/>
            <w:vMerge/>
            <w:shd w:val="clear" w:color="auto" w:fill="002060"/>
            <w:vAlign w:val="center"/>
          </w:tcPr>
          <w:p w14:paraId="62868580" w14:textId="6E0236B4" w:rsidR="006D5CA1" w:rsidRPr="00FF2A9E" w:rsidRDefault="006D5CA1" w:rsidP="00BF614E">
            <w:pPr>
              <w:rPr>
                <w:rFonts w:ascii="Arial" w:hAnsi="Arial" w:cs="Arial"/>
                <w:b/>
                <w:sz w:val="16"/>
                <w:szCs w:val="16"/>
                <w:lang w:val="es-ES"/>
              </w:rPr>
            </w:pPr>
          </w:p>
        </w:tc>
        <w:tc>
          <w:tcPr>
            <w:tcW w:w="3993" w:type="dxa"/>
          </w:tcPr>
          <w:p w14:paraId="5DBC6A59" w14:textId="77777777" w:rsidR="006D5CA1" w:rsidRPr="007C0058" w:rsidRDefault="006D5CA1"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2048B2EC" w14:textId="77777777" w:rsidR="006D5CA1" w:rsidRPr="00FF2A9E" w:rsidRDefault="006D5CA1"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2004D25D" w14:textId="77777777" w:rsidR="006D5CA1" w:rsidRPr="007C0058" w:rsidRDefault="006D5CA1" w:rsidP="00BF614E">
            <w:pPr>
              <w:rPr>
                <w:rFonts w:ascii="Arial" w:hAnsi="Arial" w:cs="Arial"/>
                <w:sz w:val="16"/>
                <w:szCs w:val="16"/>
                <w:lang w:val="es-ES"/>
              </w:rPr>
            </w:pPr>
            <w:r>
              <w:rPr>
                <w:rFonts w:ascii="Arial" w:hAnsi="Arial" w:cs="Arial"/>
                <w:sz w:val="16"/>
                <w:szCs w:val="16"/>
                <w:lang w:val="es-ES"/>
              </w:rPr>
              <w:t>Participó</w:t>
            </w:r>
          </w:p>
        </w:tc>
      </w:tr>
      <w:tr w:rsidR="006D5CA1" w:rsidRPr="007C0058" w14:paraId="061D8066" w14:textId="77777777" w:rsidTr="00BF614E">
        <w:tc>
          <w:tcPr>
            <w:tcW w:w="1302" w:type="dxa"/>
            <w:vMerge/>
            <w:shd w:val="clear" w:color="auto" w:fill="002060"/>
            <w:vAlign w:val="center"/>
          </w:tcPr>
          <w:p w14:paraId="4E0A387D" w14:textId="77777777" w:rsidR="006D5CA1" w:rsidRPr="00FF2A9E" w:rsidRDefault="006D5CA1" w:rsidP="00BF614E">
            <w:pPr>
              <w:rPr>
                <w:rFonts w:ascii="Arial" w:hAnsi="Arial" w:cs="Arial"/>
                <w:b/>
                <w:sz w:val="16"/>
                <w:szCs w:val="16"/>
                <w:lang w:val="es-ES"/>
              </w:rPr>
            </w:pPr>
          </w:p>
        </w:tc>
        <w:tc>
          <w:tcPr>
            <w:tcW w:w="3993" w:type="dxa"/>
          </w:tcPr>
          <w:p w14:paraId="7925E275" w14:textId="77777777" w:rsidR="006D5CA1" w:rsidRPr="007C0058" w:rsidRDefault="006D5CA1"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3D6D948C" w14:textId="77777777" w:rsidR="006D5CA1" w:rsidRPr="00FF2A9E" w:rsidRDefault="006D5CA1"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2FE88405" w14:textId="77777777" w:rsidR="006D5CA1" w:rsidRPr="007C0058" w:rsidRDefault="006D5CA1" w:rsidP="00BF614E">
            <w:pPr>
              <w:rPr>
                <w:rFonts w:ascii="Arial" w:hAnsi="Arial" w:cs="Arial"/>
                <w:sz w:val="16"/>
                <w:szCs w:val="16"/>
                <w:lang w:val="es-ES"/>
              </w:rPr>
            </w:pPr>
            <w:r>
              <w:rPr>
                <w:rFonts w:ascii="Arial" w:hAnsi="Arial" w:cs="Arial"/>
                <w:sz w:val="16"/>
                <w:szCs w:val="16"/>
                <w:lang w:val="es-ES"/>
              </w:rPr>
              <w:t>Participó</w:t>
            </w:r>
          </w:p>
        </w:tc>
      </w:tr>
      <w:tr w:rsidR="006D5CA1" w:rsidRPr="007C0058" w14:paraId="1C3B3719" w14:textId="77777777" w:rsidTr="00BF614E">
        <w:tc>
          <w:tcPr>
            <w:tcW w:w="1302" w:type="dxa"/>
            <w:vMerge/>
            <w:shd w:val="clear" w:color="auto" w:fill="002060"/>
            <w:vAlign w:val="center"/>
          </w:tcPr>
          <w:p w14:paraId="34D36E98" w14:textId="77777777" w:rsidR="006D5CA1" w:rsidRPr="00FF2A9E" w:rsidRDefault="006D5CA1" w:rsidP="00BF614E">
            <w:pPr>
              <w:rPr>
                <w:rFonts w:ascii="Arial" w:hAnsi="Arial" w:cs="Arial"/>
                <w:b/>
                <w:sz w:val="16"/>
                <w:szCs w:val="16"/>
                <w:lang w:val="es-ES"/>
              </w:rPr>
            </w:pPr>
          </w:p>
        </w:tc>
        <w:tc>
          <w:tcPr>
            <w:tcW w:w="3993" w:type="dxa"/>
          </w:tcPr>
          <w:p w14:paraId="2E469722" w14:textId="77777777" w:rsidR="006D5CA1" w:rsidRPr="007C0058" w:rsidRDefault="006D5CA1"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6520CBFD" w14:textId="77777777" w:rsidR="006D5CA1" w:rsidRPr="00FF2A9E" w:rsidRDefault="006D5CA1"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63EA48B" w14:textId="77777777" w:rsidR="006D5CA1" w:rsidRPr="007C0058" w:rsidRDefault="006D5CA1"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27E7DF90" w14:textId="77777777" w:rsidTr="00BF614E">
        <w:tc>
          <w:tcPr>
            <w:tcW w:w="1302" w:type="dxa"/>
            <w:shd w:val="clear" w:color="auto" w:fill="002060"/>
            <w:vAlign w:val="center"/>
          </w:tcPr>
          <w:p w14:paraId="26BD825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4F3D14CC"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Revisar la bibliografía</w:t>
            </w:r>
          </w:p>
        </w:tc>
        <w:tc>
          <w:tcPr>
            <w:tcW w:w="3199" w:type="dxa"/>
            <w:gridSpan w:val="2"/>
            <w:shd w:val="clear" w:color="auto" w:fill="C00000"/>
          </w:tcPr>
          <w:p w14:paraId="7553B8D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628833DB" w14:textId="77777777" w:rsidTr="00BF614E">
        <w:trPr>
          <w:trHeight w:val="2090"/>
        </w:trPr>
        <w:tc>
          <w:tcPr>
            <w:tcW w:w="1302" w:type="dxa"/>
            <w:shd w:val="clear" w:color="auto" w:fill="002060"/>
            <w:vAlign w:val="center"/>
          </w:tcPr>
          <w:p w14:paraId="057852BC"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740AAB58"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Identificación de fuentes bibliográficas relacionadas con ingeniería de software, programación básica y gestión financiera personal.</w:t>
            </w:r>
          </w:p>
          <w:p w14:paraId="585C3FE2"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Revisión de libros clásicos de ingeniería de software aplicables al desarrollo del proyecto.</w:t>
            </w:r>
          </w:p>
          <w:p w14:paraId="660BB71D"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Análisis de fuentes digitales confiables sobre educación financiera y modelos de ahorro.</w:t>
            </w:r>
          </w:p>
          <w:p w14:paraId="6A7CB098"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Discusión sobre el uso del modelo financiero 50–30–20 como referencia conceptual del sistema.</w:t>
            </w:r>
          </w:p>
        </w:tc>
        <w:tc>
          <w:tcPr>
            <w:tcW w:w="3199" w:type="dxa"/>
            <w:gridSpan w:val="2"/>
          </w:tcPr>
          <w:p w14:paraId="4C8FA7F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Se acordó utilizar libros reconocidos de ingeniería de software como base teórica del proyecto.</w:t>
            </w:r>
          </w:p>
          <w:p w14:paraId="3E2C568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Se decidió adoptar el modelo 50–30–20 como referencia para la clasificación de ingresos, gastos y ahorro.</w:t>
            </w:r>
          </w:p>
          <w:p w14:paraId="46011732"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Se estableció que todas las referencias serán citadas bajo el formato IEEE.</w:t>
            </w:r>
          </w:p>
          <w:p w14:paraId="32E3A6F1"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FF2A9E">
              <w:rPr>
                <w:rFonts w:ascii="Arial" w:hAnsi="Arial" w:cs="Arial"/>
                <w:sz w:val="16"/>
                <w:szCs w:val="16"/>
              </w:rPr>
              <w:t>Se acordó gestionar las fuentes bibliográficas mediante un gestor de referencias (Zotero).</w:t>
            </w:r>
          </w:p>
        </w:tc>
      </w:tr>
      <w:tr w:rsidR="00704C83" w:rsidRPr="007C0058" w14:paraId="3F7F6ADE" w14:textId="77777777" w:rsidTr="00BF614E">
        <w:trPr>
          <w:trHeight w:val="414"/>
        </w:trPr>
        <w:tc>
          <w:tcPr>
            <w:tcW w:w="1302" w:type="dxa"/>
            <w:shd w:val="clear" w:color="auto" w:fill="002060"/>
            <w:vAlign w:val="center"/>
          </w:tcPr>
          <w:p w14:paraId="1E3A3D4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3B4D11FA"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Búsqueda y selección de libros especializados en ingeniería de software y buenas prácticas de programación.</w:t>
            </w:r>
          </w:p>
          <w:p w14:paraId="16B7671C"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Revisión de literatura relacionada con programación estructurada y diseño de algoritmos.</w:t>
            </w:r>
          </w:p>
          <w:p w14:paraId="14FB54FF"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Consulta de fuentes institucionales y bancarias sobre gestión financiera personal.</w:t>
            </w:r>
          </w:p>
          <w:p w14:paraId="08F87A7B"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FF2A9E">
              <w:rPr>
                <w:rFonts w:ascii="Arial" w:hAnsi="Arial" w:cs="Arial"/>
                <w:sz w:val="16"/>
                <w:szCs w:val="16"/>
              </w:rPr>
              <w:t>Organización de las referencias bibliográficas según el formato IEEE para su inclusión en el informe.</w:t>
            </w:r>
          </w:p>
        </w:tc>
      </w:tr>
      <w:tr w:rsidR="00704C83" w:rsidRPr="007C0058" w14:paraId="0AFE3291" w14:textId="77777777" w:rsidTr="00BF614E">
        <w:tc>
          <w:tcPr>
            <w:tcW w:w="1302" w:type="dxa"/>
            <w:shd w:val="clear" w:color="auto" w:fill="002060"/>
            <w:vAlign w:val="center"/>
          </w:tcPr>
          <w:p w14:paraId="1633AA9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5724BB9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5/11/25</w:t>
            </w:r>
          </w:p>
        </w:tc>
        <w:tc>
          <w:tcPr>
            <w:tcW w:w="937" w:type="dxa"/>
            <w:shd w:val="clear" w:color="auto" w:fill="002060"/>
            <w:vAlign w:val="center"/>
          </w:tcPr>
          <w:p w14:paraId="373EAF4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7AD65169"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Diseño del sistema</w:t>
            </w:r>
          </w:p>
        </w:tc>
      </w:tr>
      <w:tr w:rsidR="00704C83" w:rsidRPr="007C0058" w14:paraId="3AE76CA1" w14:textId="77777777" w:rsidTr="00BF614E">
        <w:tc>
          <w:tcPr>
            <w:tcW w:w="1302" w:type="dxa"/>
            <w:shd w:val="clear" w:color="auto" w:fill="002060"/>
            <w:vAlign w:val="center"/>
          </w:tcPr>
          <w:p w14:paraId="54E69D3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2E2B590C"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5003EF0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41F6FA26"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23BD9E8F" w14:textId="13B73118" w:rsidR="00704C83" w:rsidRDefault="00704C83" w:rsidP="00704C83">
      <w:pPr>
        <w:rPr>
          <w:lang w:val="es-ES"/>
        </w:rPr>
      </w:pPr>
    </w:p>
    <w:p w14:paraId="2DE967F8" w14:textId="77777777" w:rsidR="00FB1578" w:rsidRDefault="00FB1578" w:rsidP="00704C83">
      <w:pPr>
        <w:rPr>
          <w:lang w:val="es-ES"/>
        </w:rPr>
      </w:pP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7AAD6733" w14:textId="77777777" w:rsidTr="00BF614E">
        <w:tc>
          <w:tcPr>
            <w:tcW w:w="8494" w:type="dxa"/>
            <w:gridSpan w:val="4"/>
            <w:shd w:val="clear" w:color="auto" w:fill="D9D9D9" w:themeFill="background1" w:themeFillShade="D9"/>
          </w:tcPr>
          <w:p w14:paraId="3C78A060"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t>PROYECTO: SISTEMA DE GESTIÓN FINANCIERA PERSONAL</w:t>
            </w:r>
          </w:p>
        </w:tc>
      </w:tr>
      <w:tr w:rsidR="00704C83" w:rsidRPr="007C0058" w14:paraId="59D865CE" w14:textId="77777777" w:rsidTr="00BF614E">
        <w:tc>
          <w:tcPr>
            <w:tcW w:w="1302" w:type="dxa"/>
            <w:shd w:val="clear" w:color="auto" w:fill="002060"/>
            <w:vAlign w:val="center"/>
          </w:tcPr>
          <w:p w14:paraId="695D180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33705C67"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3</w:t>
            </w:r>
          </w:p>
        </w:tc>
        <w:tc>
          <w:tcPr>
            <w:tcW w:w="937" w:type="dxa"/>
            <w:shd w:val="clear" w:color="auto" w:fill="002060"/>
            <w:vAlign w:val="center"/>
          </w:tcPr>
          <w:p w14:paraId="78959F4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1F0D3C8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5</w:t>
            </w:r>
            <w:r w:rsidRPr="007C0058">
              <w:rPr>
                <w:rFonts w:ascii="Arial" w:hAnsi="Arial" w:cs="Arial"/>
                <w:sz w:val="16"/>
                <w:szCs w:val="16"/>
                <w:lang w:val="es-ES"/>
              </w:rPr>
              <w:t>/11/25</w:t>
            </w:r>
          </w:p>
        </w:tc>
      </w:tr>
      <w:tr w:rsidR="00704C83" w:rsidRPr="007C0058" w14:paraId="039CC243" w14:textId="77777777" w:rsidTr="00BF614E">
        <w:tc>
          <w:tcPr>
            <w:tcW w:w="1302" w:type="dxa"/>
            <w:shd w:val="clear" w:color="auto" w:fill="002060"/>
            <w:vAlign w:val="center"/>
          </w:tcPr>
          <w:p w14:paraId="5DC66A5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1FEAC25C"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0C2EF7B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00E245C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6D5CA1" w:rsidRPr="007C0058" w14:paraId="24382558" w14:textId="77777777" w:rsidTr="00BF614E">
        <w:tc>
          <w:tcPr>
            <w:tcW w:w="1302" w:type="dxa"/>
            <w:vMerge w:val="restart"/>
            <w:shd w:val="clear" w:color="auto" w:fill="002060"/>
            <w:vAlign w:val="center"/>
          </w:tcPr>
          <w:p w14:paraId="1C0F1F2C" w14:textId="6F96198A" w:rsidR="006D5CA1" w:rsidRPr="00FF2A9E" w:rsidRDefault="006D5CA1" w:rsidP="006D5CA1">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0B2B94E8" w14:textId="17348FEB" w:rsidR="006D5CA1" w:rsidRPr="007C0058" w:rsidRDefault="006D5CA1" w:rsidP="006D5CA1">
            <w:pPr>
              <w:rPr>
                <w:rFonts w:ascii="Arial" w:hAnsi="Arial" w:cs="Arial"/>
                <w:sz w:val="16"/>
                <w:szCs w:val="16"/>
              </w:rPr>
            </w:pPr>
            <w:r w:rsidRPr="006D5CA1">
              <w:rPr>
                <w:rFonts w:ascii="Arial" w:hAnsi="Arial" w:cs="Arial"/>
                <w:sz w:val="16"/>
                <w:szCs w:val="16"/>
              </w:rPr>
              <w:t>Castro Palomino, María de las Nieves</w:t>
            </w:r>
          </w:p>
        </w:tc>
        <w:tc>
          <w:tcPr>
            <w:tcW w:w="937" w:type="dxa"/>
            <w:shd w:val="clear" w:color="auto" w:fill="002060"/>
          </w:tcPr>
          <w:p w14:paraId="21FC4B6B" w14:textId="11FF8DB7" w:rsidR="006D5CA1" w:rsidRPr="00FF2A9E" w:rsidRDefault="006D5CA1" w:rsidP="006D5CA1">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66E6181E" w14:textId="13EC5B5B" w:rsidR="006D5CA1" w:rsidRDefault="006D5CA1" w:rsidP="006D5CA1">
            <w:pPr>
              <w:rPr>
                <w:rFonts w:ascii="Arial" w:hAnsi="Arial" w:cs="Arial"/>
                <w:sz w:val="16"/>
                <w:szCs w:val="16"/>
                <w:lang w:val="es-ES"/>
              </w:rPr>
            </w:pPr>
            <w:r>
              <w:rPr>
                <w:rFonts w:ascii="Arial" w:hAnsi="Arial" w:cs="Arial"/>
                <w:sz w:val="16"/>
                <w:szCs w:val="16"/>
                <w:lang w:val="es-ES"/>
              </w:rPr>
              <w:t>Participó</w:t>
            </w:r>
          </w:p>
        </w:tc>
      </w:tr>
      <w:tr w:rsidR="006D5CA1" w:rsidRPr="007C0058" w14:paraId="19E5638F" w14:textId="77777777" w:rsidTr="00BF614E">
        <w:tc>
          <w:tcPr>
            <w:tcW w:w="1302" w:type="dxa"/>
            <w:vMerge/>
            <w:shd w:val="clear" w:color="auto" w:fill="002060"/>
            <w:vAlign w:val="center"/>
          </w:tcPr>
          <w:p w14:paraId="08832D3A" w14:textId="0E445C50" w:rsidR="006D5CA1" w:rsidRPr="00FF2A9E" w:rsidRDefault="006D5CA1" w:rsidP="006D5CA1">
            <w:pPr>
              <w:rPr>
                <w:rFonts w:ascii="Arial" w:hAnsi="Arial" w:cs="Arial"/>
                <w:b/>
                <w:sz w:val="16"/>
                <w:szCs w:val="16"/>
                <w:lang w:val="es-ES"/>
              </w:rPr>
            </w:pPr>
          </w:p>
        </w:tc>
        <w:tc>
          <w:tcPr>
            <w:tcW w:w="3993" w:type="dxa"/>
          </w:tcPr>
          <w:p w14:paraId="2B6AB348" w14:textId="5681EFC1" w:rsidR="006D5CA1" w:rsidRPr="007C0058" w:rsidRDefault="006D5CA1" w:rsidP="006D5CA1">
            <w:pPr>
              <w:rPr>
                <w:rFonts w:ascii="Arial" w:hAnsi="Arial" w:cs="Arial"/>
                <w:sz w:val="16"/>
                <w:szCs w:val="16"/>
              </w:rPr>
            </w:pPr>
            <w:r w:rsidRPr="006D5CA1">
              <w:rPr>
                <w:rFonts w:ascii="Arial" w:hAnsi="Arial" w:cs="Arial"/>
                <w:sz w:val="16"/>
                <w:szCs w:val="16"/>
              </w:rPr>
              <w:t>Espinoza Gobea, Oscar Martin</w:t>
            </w:r>
          </w:p>
        </w:tc>
        <w:tc>
          <w:tcPr>
            <w:tcW w:w="937" w:type="dxa"/>
            <w:shd w:val="clear" w:color="auto" w:fill="002060"/>
          </w:tcPr>
          <w:p w14:paraId="376CA740" w14:textId="6D797C89" w:rsidR="006D5CA1" w:rsidRPr="00FF2A9E" w:rsidRDefault="006D5CA1" w:rsidP="006D5CA1">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5E5910C6" w14:textId="68AB82BC" w:rsidR="006D5CA1" w:rsidRDefault="006D5CA1" w:rsidP="006D5CA1">
            <w:pPr>
              <w:rPr>
                <w:rFonts w:ascii="Arial" w:hAnsi="Arial" w:cs="Arial"/>
                <w:sz w:val="16"/>
                <w:szCs w:val="16"/>
                <w:lang w:val="es-ES"/>
              </w:rPr>
            </w:pPr>
            <w:r>
              <w:rPr>
                <w:rFonts w:ascii="Arial" w:hAnsi="Arial" w:cs="Arial"/>
                <w:sz w:val="16"/>
                <w:szCs w:val="16"/>
                <w:lang w:val="es-ES"/>
              </w:rPr>
              <w:t>Participó</w:t>
            </w:r>
          </w:p>
        </w:tc>
      </w:tr>
      <w:tr w:rsidR="006D5CA1" w:rsidRPr="007C0058" w14:paraId="1807F4BA" w14:textId="77777777" w:rsidTr="00BF614E">
        <w:tc>
          <w:tcPr>
            <w:tcW w:w="1302" w:type="dxa"/>
            <w:vMerge/>
            <w:shd w:val="clear" w:color="auto" w:fill="002060"/>
            <w:vAlign w:val="center"/>
          </w:tcPr>
          <w:p w14:paraId="2FD53053" w14:textId="38DE675A" w:rsidR="006D5CA1" w:rsidRPr="00FF2A9E" w:rsidRDefault="006D5CA1" w:rsidP="00BF614E">
            <w:pPr>
              <w:rPr>
                <w:rFonts w:ascii="Arial" w:hAnsi="Arial" w:cs="Arial"/>
                <w:b/>
                <w:sz w:val="16"/>
                <w:szCs w:val="16"/>
                <w:lang w:val="es-ES"/>
              </w:rPr>
            </w:pPr>
          </w:p>
        </w:tc>
        <w:tc>
          <w:tcPr>
            <w:tcW w:w="3993" w:type="dxa"/>
          </w:tcPr>
          <w:p w14:paraId="20ABB707" w14:textId="77777777" w:rsidR="006D5CA1" w:rsidRPr="007C0058" w:rsidRDefault="006D5CA1"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76995E0B" w14:textId="77777777" w:rsidR="006D5CA1" w:rsidRPr="00FF2A9E" w:rsidRDefault="006D5CA1"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74B9D407" w14:textId="77777777" w:rsidR="006D5CA1" w:rsidRPr="007C0058" w:rsidRDefault="006D5CA1" w:rsidP="00BF614E">
            <w:pPr>
              <w:rPr>
                <w:rFonts w:ascii="Arial" w:hAnsi="Arial" w:cs="Arial"/>
                <w:sz w:val="16"/>
                <w:szCs w:val="16"/>
                <w:lang w:val="es-ES"/>
              </w:rPr>
            </w:pPr>
            <w:r>
              <w:rPr>
                <w:rFonts w:ascii="Arial" w:hAnsi="Arial" w:cs="Arial"/>
                <w:sz w:val="16"/>
                <w:szCs w:val="16"/>
                <w:lang w:val="es-ES"/>
              </w:rPr>
              <w:t>Participó</w:t>
            </w:r>
          </w:p>
        </w:tc>
      </w:tr>
      <w:tr w:rsidR="006D5CA1" w:rsidRPr="007C0058" w14:paraId="2B2CD257" w14:textId="77777777" w:rsidTr="00BF614E">
        <w:tc>
          <w:tcPr>
            <w:tcW w:w="1302" w:type="dxa"/>
            <w:vMerge/>
            <w:shd w:val="clear" w:color="auto" w:fill="002060"/>
            <w:vAlign w:val="center"/>
          </w:tcPr>
          <w:p w14:paraId="04443181" w14:textId="77777777" w:rsidR="006D5CA1" w:rsidRPr="00FF2A9E" w:rsidRDefault="006D5CA1" w:rsidP="00BF614E">
            <w:pPr>
              <w:rPr>
                <w:rFonts w:ascii="Arial" w:hAnsi="Arial" w:cs="Arial"/>
                <w:b/>
                <w:sz w:val="16"/>
                <w:szCs w:val="16"/>
                <w:lang w:val="es-ES"/>
              </w:rPr>
            </w:pPr>
          </w:p>
        </w:tc>
        <w:tc>
          <w:tcPr>
            <w:tcW w:w="3993" w:type="dxa"/>
          </w:tcPr>
          <w:p w14:paraId="472BE29A" w14:textId="77777777" w:rsidR="006D5CA1" w:rsidRPr="007C0058" w:rsidRDefault="006D5CA1"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79A10562" w14:textId="77777777" w:rsidR="006D5CA1" w:rsidRPr="00FF2A9E" w:rsidRDefault="006D5CA1"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1587FD5" w14:textId="77777777" w:rsidR="006D5CA1" w:rsidRPr="007C0058" w:rsidRDefault="006D5CA1" w:rsidP="00BF614E">
            <w:pPr>
              <w:rPr>
                <w:rFonts w:ascii="Arial" w:hAnsi="Arial" w:cs="Arial"/>
                <w:sz w:val="16"/>
                <w:szCs w:val="16"/>
                <w:lang w:val="es-ES"/>
              </w:rPr>
            </w:pPr>
            <w:r>
              <w:rPr>
                <w:rFonts w:ascii="Arial" w:hAnsi="Arial" w:cs="Arial"/>
                <w:sz w:val="16"/>
                <w:szCs w:val="16"/>
                <w:lang w:val="es-ES"/>
              </w:rPr>
              <w:t>Participó</w:t>
            </w:r>
          </w:p>
        </w:tc>
      </w:tr>
      <w:tr w:rsidR="006D5CA1" w:rsidRPr="007C0058" w14:paraId="382D09EE" w14:textId="77777777" w:rsidTr="00BF614E">
        <w:tc>
          <w:tcPr>
            <w:tcW w:w="1302" w:type="dxa"/>
            <w:vMerge/>
            <w:shd w:val="clear" w:color="auto" w:fill="002060"/>
            <w:vAlign w:val="center"/>
          </w:tcPr>
          <w:p w14:paraId="718E23C7" w14:textId="77777777" w:rsidR="006D5CA1" w:rsidRPr="00FF2A9E" w:rsidRDefault="006D5CA1" w:rsidP="00BF614E">
            <w:pPr>
              <w:rPr>
                <w:rFonts w:ascii="Arial" w:hAnsi="Arial" w:cs="Arial"/>
                <w:b/>
                <w:sz w:val="16"/>
                <w:szCs w:val="16"/>
                <w:lang w:val="es-ES"/>
              </w:rPr>
            </w:pPr>
          </w:p>
        </w:tc>
        <w:tc>
          <w:tcPr>
            <w:tcW w:w="3993" w:type="dxa"/>
          </w:tcPr>
          <w:p w14:paraId="74FF70C4" w14:textId="77777777" w:rsidR="006D5CA1" w:rsidRPr="007C0058" w:rsidRDefault="006D5CA1"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06960991" w14:textId="77777777" w:rsidR="006D5CA1" w:rsidRPr="00FF2A9E" w:rsidRDefault="006D5CA1"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44F9A49E" w14:textId="77777777" w:rsidR="006D5CA1" w:rsidRPr="007C0058" w:rsidRDefault="006D5CA1"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661AC042" w14:textId="77777777" w:rsidTr="00BF614E">
        <w:tc>
          <w:tcPr>
            <w:tcW w:w="1302" w:type="dxa"/>
            <w:shd w:val="clear" w:color="auto" w:fill="002060"/>
            <w:vAlign w:val="center"/>
          </w:tcPr>
          <w:p w14:paraId="32E2C2B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40546C07"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Diseñar el sistema</w:t>
            </w:r>
          </w:p>
        </w:tc>
        <w:tc>
          <w:tcPr>
            <w:tcW w:w="3199" w:type="dxa"/>
            <w:gridSpan w:val="2"/>
            <w:shd w:val="clear" w:color="auto" w:fill="C00000"/>
          </w:tcPr>
          <w:p w14:paraId="01C10CF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5C70B688" w14:textId="77777777" w:rsidTr="00BF614E">
        <w:trPr>
          <w:trHeight w:val="2090"/>
        </w:trPr>
        <w:tc>
          <w:tcPr>
            <w:tcW w:w="1302" w:type="dxa"/>
            <w:shd w:val="clear" w:color="auto" w:fill="002060"/>
            <w:vAlign w:val="center"/>
          </w:tcPr>
          <w:p w14:paraId="2B4E991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0153F488"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efinición de la estructura general del sistema de gestión financiera personal.</w:t>
            </w:r>
          </w:p>
          <w:p w14:paraId="0CD8AB7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Análisis de los componentes principales del programa bajo el modelo Entrada–Proceso–Salida.</w:t>
            </w:r>
          </w:p>
          <w:p w14:paraId="6F36FEE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iscusión sobre la clasificación de ingresos, gastos necesarios, gastos discrecionales y ahorro.</w:t>
            </w:r>
          </w:p>
          <w:p w14:paraId="2BDE9165"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Revisión de las restricciones técnicas establecidas (uso exclusivo de consola y PSeInt).</w:t>
            </w:r>
          </w:p>
        </w:tc>
        <w:tc>
          <w:tcPr>
            <w:tcW w:w="3199" w:type="dxa"/>
            <w:gridSpan w:val="2"/>
          </w:tcPr>
          <w:p w14:paraId="147C8FE8"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acordó estructurar el sistema utilizando el modelo Entrada–Proceso–Salida.</w:t>
            </w:r>
          </w:p>
          <w:p w14:paraId="09A98450"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definió la clasificación de gastos basada en el modelo financiero 50–30–20.</w:t>
            </w:r>
          </w:p>
          <w:p w14:paraId="47459A0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estableció que el diseño priorizará claridad, simplicidad y coherencia con los temas vistos en clase.</w:t>
            </w:r>
          </w:p>
          <w:p w14:paraId="5433A5E9"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Se acordó documentar el diseño mediante diagramas y pseudocódigo para su inclusión en los anexos.</w:t>
            </w:r>
          </w:p>
        </w:tc>
      </w:tr>
      <w:tr w:rsidR="00704C83" w:rsidRPr="007C0058" w14:paraId="0C6ABD9D" w14:textId="77777777" w:rsidTr="00BF614E">
        <w:trPr>
          <w:trHeight w:val="414"/>
        </w:trPr>
        <w:tc>
          <w:tcPr>
            <w:tcW w:w="1302" w:type="dxa"/>
            <w:shd w:val="clear" w:color="auto" w:fill="002060"/>
            <w:vAlign w:val="center"/>
          </w:tcPr>
          <w:p w14:paraId="6B1765E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7BAD61B3"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iseño conceptual del flujo general del sistema.</w:t>
            </w:r>
          </w:p>
          <w:p w14:paraId="458A09F0"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efinición de los datos que el usuario deberá ingresar, considerando ingresos fijos y variables.</w:t>
            </w:r>
          </w:p>
          <w:p w14:paraId="5BAC040B"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Estructuración de las categorías de gastos necesarios y discrecionales.</w:t>
            </w:r>
          </w:p>
          <w:p w14:paraId="7123FB40"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Planteamiento inicial de la lógica de procesamiento y generación de resultados.</w:t>
            </w:r>
          </w:p>
        </w:tc>
      </w:tr>
      <w:tr w:rsidR="00704C83" w:rsidRPr="007C0058" w14:paraId="4448DECE" w14:textId="77777777" w:rsidTr="00BF614E">
        <w:tc>
          <w:tcPr>
            <w:tcW w:w="1302" w:type="dxa"/>
            <w:shd w:val="clear" w:color="auto" w:fill="002060"/>
            <w:vAlign w:val="center"/>
          </w:tcPr>
          <w:p w14:paraId="75F8F12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6A4812B9"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11/25</w:t>
            </w:r>
          </w:p>
        </w:tc>
        <w:tc>
          <w:tcPr>
            <w:tcW w:w="937" w:type="dxa"/>
            <w:shd w:val="clear" w:color="auto" w:fill="002060"/>
            <w:vAlign w:val="center"/>
          </w:tcPr>
          <w:p w14:paraId="6A032DD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17020A11"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Diseño de diagramas</w:t>
            </w:r>
          </w:p>
        </w:tc>
      </w:tr>
      <w:tr w:rsidR="00704C83" w:rsidRPr="007C0058" w14:paraId="21DFA92C" w14:textId="77777777" w:rsidTr="00BF614E">
        <w:tc>
          <w:tcPr>
            <w:tcW w:w="1302" w:type="dxa"/>
            <w:shd w:val="clear" w:color="auto" w:fill="002060"/>
            <w:vAlign w:val="center"/>
          </w:tcPr>
          <w:p w14:paraId="3A985A4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01CB4C27"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6F353427"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671EC104"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1C69B3FC" w14:textId="24702DA0" w:rsidR="00704C83" w:rsidRDefault="00704C83" w:rsidP="00704C83">
      <w:pPr>
        <w:rPr>
          <w:lang w:val="es-ES"/>
        </w:rPr>
      </w:pPr>
    </w:p>
    <w:p w14:paraId="7E9327F1" w14:textId="6E703A11" w:rsidR="00FB1578" w:rsidRDefault="00FB1578">
      <w:pPr>
        <w:rPr>
          <w:lang w:val="es-ES"/>
        </w:rPr>
      </w:pPr>
      <w:r>
        <w:rPr>
          <w:lang w:val="es-ES"/>
        </w:rPr>
        <w:br w:type="page"/>
      </w: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610EA862" w14:textId="77777777" w:rsidTr="00BF614E">
        <w:tc>
          <w:tcPr>
            <w:tcW w:w="8494" w:type="dxa"/>
            <w:gridSpan w:val="4"/>
            <w:shd w:val="clear" w:color="auto" w:fill="D9D9D9" w:themeFill="background1" w:themeFillShade="D9"/>
          </w:tcPr>
          <w:p w14:paraId="1E2A8A77"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lastRenderedPageBreak/>
              <w:t>PROYECTO: SISTEMA DE GESTIÓN FINANCIERA PERSONAL</w:t>
            </w:r>
          </w:p>
        </w:tc>
      </w:tr>
      <w:tr w:rsidR="00704C83" w:rsidRPr="007C0058" w14:paraId="34F0D079" w14:textId="77777777" w:rsidTr="00BF614E">
        <w:tc>
          <w:tcPr>
            <w:tcW w:w="1302" w:type="dxa"/>
            <w:shd w:val="clear" w:color="auto" w:fill="002060"/>
            <w:vAlign w:val="center"/>
          </w:tcPr>
          <w:p w14:paraId="0A5E9770"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69E46360"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4</w:t>
            </w:r>
          </w:p>
        </w:tc>
        <w:tc>
          <w:tcPr>
            <w:tcW w:w="937" w:type="dxa"/>
            <w:shd w:val="clear" w:color="auto" w:fill="002060"/>
            <w:vAlign w:val="center"/>
          </w:tcPr>
          <w:p w14:paraId="79C542D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1FA26B08"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w:t>
            </w:r>
            <w:r w:rsidRPr="007C0058">
              <w:rPr>
                <w:rFonts w:ascii="Arial" w:hAnsi="Arial" w:cs="Arial"/>
                <w:sz w:val="16"/>
                <w:szCs w:val="16"/>
                <w:lang w:val="es-ES"/>
              </w:rPr>
              <w:t>/11/25</w:t>
            </w:r>
          </w:p>
        </w:tc>
      </w:tr>
      <w:tr w:rsidR="00704C83" w:rsidRPr="007C0058" w14:paraId="16F156E3" w14:textId="77777777" w:rsidTr="00BF614E">
        <w:tc>
          <w:tcPr>
            <w:tcW w:w="1302" w:type="dxa"/>
            <w:shd w:val="clear" w:color="auto" w:fill="002060"/>
            <w:vAlign w:val="center"/>
          </w:tcPr>
          <w:p w14:paraId="157A7F2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176C18A4"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28FA048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1A8C6452"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6375AA" w:rsidRPr="007C0058" w14:paraId="529BD9BF" w14:textId="77777777" w:rsidTr="00BF614E">
        <w:tc>
          <w:tcPr>
            <w:tcW w:w="1302" w:type="dxa"/>
            <w:vMerge w:val="restart"/>
            <w:shd w:val="clear" w:color="auto" w:fill="002060"/>
            <w:vAlign w:val="center"/>
          </w:tcPr>
          <w:p w14:paraId="784F950E" w14:textId="4B45D184" w:rsidR="006375AA" w:rsidRPr="00FF2A9E" w:rsidRDefault="006375AA" w:rsidP="006375AA">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20163A97" w14:textId="4376E0D2" w:rsidR="006375AA" w:rsidRPr="007C0058" w:rsidRDefault="006375AA" w:rsidP="006375AA">
            <w:pPr>
              <w:rPr>
                <w:rFonts w:ascii="Arial" w:hAnsi="Arial" w:cs="Arial"/>
                <w:sz w:val="16"/>
                <w:szCs w:val="16"/>
              </w:rPr>
            </w:pPr>
            <w:r w:rsidRPr="006D5CA1">
              <w:rPr>
                <w:rFonts w:ascii="Arial" w:hAnsi="Arial" w:cs="Arial"/>
                <w:sz w:val="16"/>
                <w:szCs w:val="16"/>
              </w:rPr>
              <w:t>Castro Palomino, María de las Nieves</w:t>
            </w:r>
          </w:p>
        </w:tc>
        <w:tc>
          <w:tcPr>
            <w:tcW w:w="937" w:type="dxa"/>
            <w:shd w:val="clear" w:color="auto" w:fill="002060"/>
          </w:tcPr>
          <w:p w14:paraId="0FD27A1E" w14:textId="075FF453"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18A37A69" w14:textId="072CD438"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71AD597F" w14:textId="77777777" w:rsidTr="00BF614E">
        <w:tc>
          <w:tcPr>
            <w:tcW w:w="1302" w:type="dxa"/>
            <w:vMerge/>
            <w:shd w:val="clear" w:color="auto" w:fill="002060"/>
            <w:vAlign w:val="center"/>
          </w:tcPr>
          <w:p w14:paraId="7CC68675" w14:textId="6FE55048" w:rsidR="006375AA" w:rsidRPr="00FF2A9E" w:rsidRDefault="006375AA" w:rsidP="006375AA">
            <w:pPr>
              <w:rPr>
                <w:rFonts w:ascii="Arial" w:hAnsi="Arial" w:cs="Arial"/>
                <w:b/>
                <w:sz w:val="16"/>
                <w:szCs w:val="16"/>
                <w:lang w:val="es-ES"/>
              </w:rPr>
            </w:pPr>
          </w:p>
        </w:tc>
        <w:tc>
          <w:tcPr>
            <w:tcW w:w="3993" w:type="dxa"/>
          </w:tcPr>
          <w:p w14:paraId="6721349B" w14:textId="429BA670" w:rsidR="006375AA" w:rsidRPr="007C0058" w:rsidRDefault="006375AA" w:rsidP="006375AA">
            <w:pPr>
              <w:rPr>
                <w:rFonts w:ascii="Arial" w:hAnsi="Arial" w:cs="Arial"/>
                <w:sz w:val="16"/>
                <w:szCs w:val="16"/>
              </w:rPr>
            </w:pPr>
            <w:r w:rsidRPr="006D5CA1">
              <w:rPr>
                <w:rFonts w:ascii="Arial" w:hAnsi="Arial" w:cs="Arial"/>
                <w:sz w:val="16"/>
                <w:szCs w:val="16"/>
              </w:rPr>
              <w:t>Espinoza Gobea, Oscar Martin</w:t>
            </w:r>
          </w:p>
        </w:tc>
        <w:tc>
          <w:tcPr>
            <w:tcW w:w="937" w:type="dxa"/>
            <w:shd w:val="clear" w:color="auto" w:fill="002060"/>
          </w:tcPr>
          <w:p w14:paraId="7FEC131E" w14:textId="5DD6276F"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1EA66CEC" w14:textId="7BB3A4E9"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089FBB18" w14:textId="77777777" w:rsidTr="00BF614E">
        <w:tc>
          <w:tcPr>
            <w:tcW w:w="1302" w:type="dxa"/>
            <w:vMerge/>
            <w:shd w:val="clear" w:color="auto" w:fill="002060"/>
            <w:vAlign w:val="center"/>
          </w:tcPr>
          <w:p w14:paraId="439F05AD" w14:textId="04422560" w:rsidR="006375AA" w:rsidRPr="00FF2A9E" w:rsidRDefault="006375AA" w:rsidP="00BF614E">
            <w:pPr>
              <w:rPr>
                <w:rFonts w:ascii="Arial" w:hAnsi="Arial" w:cs="Arial"/>
                <w:b/>
                <w:sz w:val="16"/>
                <w:szCs w:val="16"/>
                <w:lang w:val="es-ES"/>
              </w:rPr>
            </w:pPr>
          </w:p>
        </w:tc>
        <w:tc>
          <w:tcPr>
            <w:tcW w:w="3993" w:type="dxa"/>
          </w:tcPr>
          <w:p w14:paraId="46A99510"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72C87122"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0EA91BE4"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2D3F2EE5" w14:textId="77777777" w:rsidTr="00BF614E">
        <w:tc>
          <w:tcPr>
            <w:tcW w:w="1302" w:type="dxa"/>
            <w:vMerge/>
            <w:shd w:val="clear" w:color="auto" w:fill="002060"/>
            <w:vAlign w:val="center"/>
          </w:tcPr>
          <w:p w14:paraId="72D94336" w14:textId="77777777" w:rsidR="006375AA" w:rsidRPr="00FF2A9E" w:rsidRDefault="006375AA" w:rsidP="00BF614E">
            <w:pPr>
              <w:rPr>
                <w:rFonts w:ascii="Arial" w:hAnsi="Arial" w:cs="Arial"/>
                <w:b/>
                <w:sz w:val="16"/>
                <w:szCs w:val="16"/>
                <w:lang w:val="es-ES"/>
              </w:rPr>
            </w:pPr>
          </w:p>
        </w:tc>
        <w:tc>
          <w:tcPr>
            <w:tcW w:w="3993" w:type="dxa"/>
          </w:tcPr>
          <w:p w14:paraId="13F45100"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1ED43383"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4DC8D925"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063359A6" w14:textId="77777777" w:rsidTr="00BF614E">
        <w:tc>
          <w:tcPr>
            <w:tcW w:w="1302" w:type="dxa"/>
            <w:vMerge/>
            <w:shd w:val="clear" w:color="auto" w:fill="002060"/>
            <w:vAlign w:val="center"/>
          </w:tcPr>
          <w:p w14:paraId="6BF6C17C" w14:textId="77777777" w:rsidR="006375AA" w:rsidRPr="00FF2A9E" w:rsidRDefault="006375AA" w:rsidP="00BF614E">
            <w:pPr>
              <w:rPr>
                <w:rFonts w:ascii="Arial" w:hAnsi="Arial" w:cs="Arial"/>
                <w:b/>
                <w:sz w:val="16"/>
                <w:szCs w:val="16"/>
                <w:lang w:val="es-ES"/>
              </w:rPr>
            </w:pPr>
          </w:p>
        </w:tc>
        <w:tc>
          <w:tcPr>
            <w:tcW w:w="3993" w:type="dxa"/>
          </w:tcPr>
          <w:p w14:paraId="74699805"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11FA0044"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EE8DB56"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08AFE460" w14:textId="77777777" w:rsidTr="00BF614E">
        <w:tc>
          <w:tcPr>
            <w:tcW w:w="1302" w:type="dxa"/>
            <w:shd w:val="clear" w:color="auto" w:fill="002060"/>
            <w:vAlign w:val="center"/>
          </w:tcPr>
          <w:p w14:paraId="7B02DBE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37BAA893"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Diseñar diagramas de flujo</w:t>
            </w:r>
          </w:p>
        </w:tc>
        <w:tc>
          <w:tcPr>
            <w:tcW w:w="3199" w:type="dxa"/>
            <w:gridSpan w:val="2"/>
            <w:shd w:val="clear" w:color="auto" w:fill="C00000"/>
          </w:tcPr>
          <w:p w14:paraId="0EE1D4D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018EDD05" w14:textId="77777777" w:rsidTr="00BF614E">
        <w:trPr>
          <w:trHeight w:val="2090"/>
        </w:trPr>
        <w:tc>
          <w:tcPr>
            <w:tcW w:w="1302" w:type="dxa"/>
            <w:shd w:val="clear" w:color="auto" w:fill="002060"/>
            <w:vAlign w:val="center"/>
          </w:tcPr>
          <w:p w14:paraId="5ED8F24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43D402A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Importancia del uso de diagramas para la representación visual del sistema.</w:t>
            </w:r>
          </w:p>
          <w:p w14:paraId="3776D7F3"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Revisión del modelo Entrada–Proceso–Salida como base conceptual del diseño.</w:t>
            </w:r>
          </w:p>
          <w:p w14:paraId="654754D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Análisis del diagrama de flujo para representar la lógica del programa.</w:t>
            </w:r>
          </w:p>
          <w:p w14:paraId="7C8F0549"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Discusión sobre la claridad y legibilidad de los diagramas para fines académicos.</w:t>
            </w:r>
          </w:p>
        </w:tc>
        <w:tc>
          <w:tcPr>
            <w:tcW w:w="3199" w:type="dxa"/>
            <w:gridSpan w:val="2"/>
          </w:tcPr>
          <w:p w14:paraId="15CAB66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acordó utilizar el modelo EPS como esquema base del funcionamiento del sistema.</w:t>
            </w:r>
          </w:p>
          <w:p w14:paraId="1CC49B6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decidió incluir diagramas EPS y de flujo en la sección de anexos del informe.</w:t>
            </w:r>
          </w:p>
          <w:p w14:paraId="3D8AC6A3"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estableció que los diagramas deberán ser claros, simples y alineados con el pseudocódigo.</w:t>
            </w:r>
          </w:p>
          <w:p w14:paraId="0FF33D99"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Se acordó que los diagramas se elaborarán utilizando herramientas compatibles con el entorno académico.</w:t>
            </w:r>
          </w:p>
        </w:tc>
      </w:tr>
      <w:tr w:rsidR="00704C83" w:rsidRPr="007C0058" w14:paraId="644C421B" w14:textId="77777777" w:rsidTr="00BF614E">
        <w:trPr>
          <w:trHeight w:val="414"/>
        </w:trPr>
        <w:tc>
          <w:tcPr>
            <w:tcW w:w="1302" w:type="dxa"/>
            <w:shd w:val="clear" w:color="auto" w:fill="002060"/>
            <w:vAlign w:val="center"/>
          </w:tcPr>
          <w:p w14:paraId="60C1B26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01E5EBFF"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Elaboración del diagrama Entrada–Proceso–Salida del sistema de gestión financiera personal.</w:t>
            </w:r>
          </w:p>
          <w:p w14:paraId="6C9B34A8"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iseño preliminar del diagrama de flujo que representa la lógica general del programa.</w:t>
            </w:r>
          </w:p>
          <w:p w14:paraId="193FF285"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Validación de los diagramas en función del alcance del proyecto y las restricciones técnicas.</w:t>
            </w:r>
          </w:p>
          <w:p w14:paraId="4547887F"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Ajustes a los diagramas para asegurar coherencia con el diseño del sistema y el pseudocódigo.</w:t>
            </w:r>
          </w:p>
        </w:tc>
      </w:tr>
      <w:tr w:rsidR="00704C83" w:rsidRPr="007C0058" w14:paraId="4E4A9846" w14:textId="77777777" w:rsidTr="00BF614E">
        <w:tc>
          <w:tcPr>
            <w:tcW w:w="1302" w:type="dxa"/>
            <w:shd w:val="clear" w:color="auto" w:fill="002060"/>
            <w:vAlign w:val="center"/>
          </w:tcPr>
          <w:p w14:paraId="5C90FB1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40FCC5A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9/11/25</w:t>
            </w:r>
          </w:p>
        </w:tc>
        <w:tc>
          <w:tcPr>
            <w:tcW w:w="937" w:type="dxa"/>
            <w:shd w:val="clear" w:color="auto" w:fill="002060"/>
            <w:vAlign w:val="center"/>
          </w:tcPr>
          <w:p w14:paraId="3C37183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28A7F40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Implementación en Python</w:t>
            </w:r>
          </w:p>
        </w:tc>
      </w:tr>
      <w:tr w:rsidR="00704C83" w:rsidRPr="007C0058" w14:paraId="78866EBA" w14:textId="77777777" w:rsidTr="00BF614E">
        <w:tc>
          <w:tcPr>
            <w:tcW w:w="1302" w:type="dxa"/>
            <w:shd w:val="clear" w:color="auto" w:fill="002060"/>
            <w:vAlign w:val="center"/>
          </w:tcPr>
          <w:p w14:paraId="1EC0917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5C9877FD"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603FF9E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116205D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7D3BDA89" w14:textId="6E465E12" w:rsidR="00704C83" w:rsidRDefault="00704C83" w:rsidP="00704C83">
      <w:pPr>
        <w:rPr>
          <w:lang w:val="es-ES"/>
        </w:rPr>
      </w:pPr>
    </w:p>
    <w:p w14:paraId="41258084" w14:textId="77777777" w:rsidR="00FB1578" w:rsidRDefault="00FB1578" w:rsidP="00704C83">
      <w:pPr>
        <w:rPr>
          <w:lang w:val="es-ES"/>
        </w:rPr>
      </w:pP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18D08900" w14:textId="77777777" w:rsidTr="00BF614E">
        <w:tc>
          <w:tcPr>
            <w:tcW w:w="8494" w:type="dxa"/>
            <w:gridSpan w:val="4"/>
            <w:shd w:val="clear" w:color="auto" w:fill="D9D9D9" w:themeFill="background1" w:themeFillShade="D9"/>
          </w:tcPr>
          <w:p w14:paraId="7C3BAFB4"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t>PROYECTO: SISTEMA DE GESTIÓN FINANCIERA PERSONAL</w:t>
            </w:r>
          </w:p>
        </w:tc>
      </w:tr>
      <w:tr w:rsidR="00704C83" w:rsidRPr="007C0058" w14:paraId="1874E975" w14:textId="77777777" w:rsidTr="00BF614E">
        <w:tc>
          <w:tcPr>
            <w:tcW w:w="1302" w:type="dxa"/>
            <w:shd w:val="clear" w:color="auto" w:fill="002060"/>
            <w:vAlign w:val="center"/>
          </w:tcPr>
          <w:p w14:paraId="13247B2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79962D55"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5</w:t>
            </w:r>
          </w:p>
        </w:tc>
        <w:tc>
          <w:tcPr>
            <w:tcW w:w="937" w:type="dxa"/>
            <w:shd w:val="clear" w:color="auto" w:fill="002060"/>
            <w:vAlign w:val="center"/>
          </w:tcPr>
          <w:p w14:paraId="11561AB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2F4C2D5C"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9</w:t>
            </w:r>
            <w:r w:rsidRPr="007C0058">
              <w:rPr>
                <w:rFonts w:ascii="Arial" w:hAnsi="Arial" w:cs="Arial"/>
                <w:sz w:val="16"/>
                <w:szCs w:val="16"/>
                <w:lang w:val="es-ES"/>
              </w:rPr>
              <w:t>/11/25</w:t>
            </w:r>
          </w:p>
        </w:tc>
      </w:tr>
      <w:tr w:rsidR="00704C83" w:rsidRPr="007C0058" w14:paraId="67311983" w14:textId="77777777" w:rsidTr="00BF614E">
        <w:tc>
          <w:tcPr>
            <w:tcW w:w="1302" w:type="dxa"/>
            <w:shd w:val="clear" w:color="auto" w:fill="002060"/>
            <w:vAlign w:val="center"/>
          </w:tcPr>
          <w:p w14:paraId="582CE87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4DDF41EC"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08F0DE0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1B820CC8"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6375AA" w:rsidRPr="007C0058" w14:paraId="517EF74C" w14:textId="77777777" w:rsidTr="00BF614E">
        <w:tc>
          <w:tcPr>
            <w:tcW w:w="1302" w:type="dxa"/>
            <w:vMerge w:val="restart"/>
            <w:shd w:val="clear" w:color="auto" w:fill="002060"/>
            <w:vAlign w:val="center"/>
          </w:tcPr>
          <w:p w14:paraId="5CD81824" w14:textId="41142693" w:rsidR="006375AA" w:rsidRPr="00FF2A9E" w:rsidRDefault="006375AA" w:rsidP="006375AA">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6922FD35" w14:textId="3B5A1218" w:rsidR="006375AA" w:rsidRPr="007C0058" w:rsidRDefault="006375AA" w:rsidP="006375AA">
            <w:pPr>
              <w:rPr>
                <w:rFonts w:ascii="Arial" w:hAnsi="Arial" w:cs="Arial"/>
                <w:sz w:val="16"/>
                <w:szCs w:val="16"/>
              </w:rPr>
            </w:pPr>
            <w:r w:rsidRPr="006D5CA1">
              <w:rPr>
                <w:rFonts w:ascii="Arial" w:hAnsi="Arial" w:cs="Arial"/>
                <w:sz w:val="16"/>
                <w:szCs w:val="16"/>
              </w:rPr>
              <w:t>Castro Palomino, María de las Nieves</w:t>
            </w:r>
          </w:p>
        </w:tc>
        <w:tc>
          <w:tcPr>
            <w:tcW w:w="937" w:type="dxa"/>
            <w:shd w:val="clear" w:color="auto" w:fill="002060"/>
          </w:tcPr>
          <w:p w14:paraId="7E58DC2D" w14:textId="6B10BB0D"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203A934" w14:textId="7BE4CBAB"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7B44C549" w14:textId="77777777" w:rsidTr="00BF614E">
        <w:tc>
          <w:tcPr>
            <w:tcW w:w="1302" w:type="dxa"/>
            <w:vMerge/>
            <w:shd w:val="clear" w:color="auto" w:fill="002060"/>
            <w:vAlign w:val="center"/>
          </w:tcPr>
          <w:p w14:paraId="1E00B7C6" w14:textId="21226F4A" w:rsidR="006375AA" w:rsidRPr="00FF2A9E" w:rsidRDefault="006375AA" w:rsidP="006375AA">
            <w:pPr>
              <w:rPr>
                <w:rFonts w:ascii="Arial" w:hAnsi="Arial" w:cs="Arial"/>
                <w:b/>
                <w:sz w:val="16"/>
                <w:szCs w:val="16"/>
                <w:lang w:val="es-ES"/>
              </w:rPr>
            </w:pPr>
          </w:p>
        </w:tc>
        <w:tc>
          <w:tcPr>
            <w:tcW w:w="3993" w:type="dxa"/>
          </w:tcPr>
          <w:p w14:paraId="1C96D696" w14:textId="0974E4E2" w:rsidR="006375AA" w:rsidRPr="007C0058" w:rsidRDefault="006375AA" w:rsidP="006375AA">
            <w:pPr>
              <w:rPr>
                <w:rFonts w:ascii="Arial" w:hAnsi="Arial" w:cs="Arial"/>
                <w:sz w:val="16"/>
                <w:szCs w:val="16"/>
              </w:rPr>
            </w:pPr>
            <w:r w:rsidRPr="006D5CA1">
              <w:rPr>
                <w:rFonts w:ascii="Arial" w:hAnsi="Arial" w:cs="Arial"/>
                <w:sz w:val="16"/>
                <w:szCs w:val="16"/>
              </w:rPr>
              <w:t>Espinoza Gobea, Oscar Martin</w:t>
            </w:r>
          </w:p>
        </w:tc>
        <w:tc>
          <w:tcPr>
            <w:tcW w:w="937" w:type="dxa"/>
            <w:shd w:val="clear" w:color="auto" w:fill="002060"/>
          </w:tcPr>
          <w:p w14:paraId="61B3000C" w14:textId="13665955"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2B15B81C" w14:textId="587DCF3E"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2D8216DA" w14:textId="77777777" w:rsidTr="00BF614E">
        <w:tc>
          <w:tcPr>
            <w:tcW w:w="1302" w:type="dxa"/>
            <w:vMerge/>
            <w:shd w:val="clear" w:color="auto" w:fill="002060"/>
            <w:vAlign w:val="center"/>
          </w:tcPr>
          <w:p w14:paraId="61ACB405" w14:textId="6221B18D" w:rsidR="006375AA" w:rsidRPr="00FF2A9E" w:rsidRDefault="006375AA" w:rsidP="00BF614E">
            <w:pPr>
              <w:rPr>
                <w:rFonts w:ascii="Arial" w:hAnsi="Arial" w:cs="Arial"/>
                <w:b/>
                <w:sz w:val="16"/>
                <w:szCs w:val="16"/>
                <w:lang w:val="es-ES"/>
              </w:rPr>
            </w:pPr>
          </w:p>
        </w:tc>
        <w:tc>
          <w:tcPr>
            <w:tcW w:w="3993" w:type="dxa"/>
          </w:tcPr>
          <w:p w14:paraId="39830034"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71ABA34E"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60A4CE10"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19DD3D02" w14:textId="77777777" w:rsidTr="00BF614E">
        <w:tc>
          <w:tcPr>
            <w:tcW w:w="1302" w:type="dxa"/>
            <w:vMerge/>
            <w:shd w:val="clear" w:color="auto" w:fill="002060"/>
            <w:vAlign w:val="center"/>
          </w:tcPr>
          <w:p w14:paraId="72B37745" w14:textId="77777777" w:rsidR="006375AA" w:rsidRPr="00FF2A9E" w:rsidRDefault="006375AA" w:rsidP="00BF614E">
            <w:pPr>
              <w:rPr>
                <w:rFonts w:ascii="Arial" w:hAnsi="Arial" w:cs="Arial"/>
                <w:b/>
                <w:sz w:val="16"/>
                <w:szCs w:val="16"/>
                <w:lang w:val="es-ES"/>
              </w:rPr>
            </w:pPr>
          </w:p>
        </w:tc>
        <w:tc>
          <w:tcPr>
            <w:tcW w:w="3993" w:type="dxa"/>
          </w:tcPr>
          <w:p w14:paraId="69F3763E"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3C0C232E"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8AE82D0"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7BF8EE5A" w14:textId="77777777" w:rsidTr="00BF614E">
        <w:tc>
          <w:tcPr>
            <w:tcW w:w="1302" w:type="dxa"/>
            <w:vMerge/>
            <w:shd w:val="clear" w:color="auto" w:fill="002060"/>
            <w:vAlign w:val="center"/>
          </w:tcPr>
          <w:p w14:paraId="577A283A" w14:textId="77777777" w:rsidR="006375AA" w:rsidRPr="00FF2A9E" w:rsidRDefault="006375AA" w:rsidP="00BF614E">
            <w:pPr>
              <w:rPr>
                <w:rFonts w:ascii="Arial" w:hAnsi="Arial" w:cs="Arial"/>
                <w:b/>
                <w:sz w:val="16"/>
                <w:szCs w:val="16"/>
                <w:lang w:val="es-ES"/>
              </w:rPr>
            </w:pPr>
          </w:p>
        </w:tc>
        <w:tc>
          <w:tcPr>
            <w:tcW w:w="3993" w:type="dxa"/>
          </w:tcPr>
          <w:p w14:paraId="0466233F"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5D62EA1F"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6BC96FB"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55454CA5" w14:textId="77777777" w:rsidTr="00BF614E">
        <w:tc>
          <w:tcPr>
            <w:tcW w:w="1302" w:type="dxa"/>
            <w:shd w:val="clear" w:color="auto" w:fill="002060"/>
            <w:vAlign w:val="center"/>
          </w:tcPr>
          <w:p w14:paraId="17DCE45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10318C65"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Implementar en Python</w:t>
            </w:r>
          </w:p>
        </w:tc>
        <w:tc>
          <w:tcPr>
            <w:tcW w:w="3199" w:type="dxa"/>
            <w:gridSpan w:val="2"/>
            <w:shd w:val="clear" w:color="auto" w:fill="C00000"/>
          </w:tcPr>
          <w:p w14:paraId="57E3B28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259BF12D" w14:textId="77777777" w:rsidTr="00BF614E">
        <w:trPr>
          <w:trHeight w:val="2090"/>
        </w:trPr>
        <w:tc>
          <w:tcPr>
            <w:tcW w:w="1302" w:type="dxa"/>
            <w:shd w:val="clear" w:color="auto" w:fill="002060"/>
            <w:vAlign w:val="center"/>
          </w:tcPr>
          <w:p w14:paraId="5E9A411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5EBFDF74"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Revisión del lenguaje Python como herramienta para la implementación del sistema.</w:t>
            </w:r>
          </w:p>
          <w:p w14:paraId="01EC45A7"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Análisis de la correspondencia entre el pseudocódigo desarrollado y su traducción a Python.</w:t>
            </w:r>
          </w:p>
          <w:p w14:paraId="6038C958"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iscusión sobre el uso de estructuras básicas de programación vistas en clase.</w:t>
            </w:r>
          </w:p>
          <w:p w14:paraId="7D911F37"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Evaluación de la ejecución del programa mediante entrada y salida por consola.</w:t>
            </w:r>
          </w:p>
        </w:tc>
        <w:tc>
          <w:tcPr>
            <w:tcW w:w="3199" w:type="dxa"/>
            <w:gridSpan w:val="2"/>
          </w:tcPr>
          <w:p w14:paraId="4367878D"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acordó utilizar Python respetando los conceptos básicos de programación abordados en el curso.</w:t>
            </w:r>
          </w:p>
          <w:p w14:paraId="75C80EC0"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decidió mantener la interacción del programa exclusivamente mediante consola.</w:t>
            </w:r>
          </w:p>
          <w:p w14:paraId="16EAD67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estableció que el código debe ser claro, legible y correctamente comentado.</w:t>
            </w:r>
          </w:p>
          <w:p w14:paraId="4A331AE7"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Se acordó validar el funcionamiento del programa con diferentes conjuntos de datos antes de su entrega final.</w:t>
            </w:r>
          </w:p>
        </w:tc>
      </w:tr>
      <w:tr w:rsidR="00704C83" w:rsidRPr="007C0058" w14:paraId="28CACB7C" w14:textId="77777777" w:rsidTr="00BF614E">
        <w:trPr>
          <w:trHeight w:val="414"/>
        </w:trPr>
        <w:tc>
          <w:tcPr>
            <w:tcW w:w="1302" w:type="dxa"/>
            <w:shd w:val="clear" w:color="auto" w:fill="002060"/>
            <w:vAlign w:val="center"/>
          </w:tcPr>
          <w:p w14:paraId="6A801C5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4FCC435F"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Implementación del sistema de gestión financiera personal en Python.</w:t>
            </w:r>
          </w:p>
          <w:p w14:paraId="6A416076"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Traducción del algoritmo diseñado a instrucciones propias del lenguaje Python.</w:t>
            </w:r>
          </w:p>
          <w:p w14:paraId="691E7D9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Uso de estructuras secuenciales, condicionales y repetitivas para el procesamiento de datos.</w:t>
            </w:r>
          </w:p>
          <w:p w14:paraId="51C5B558"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Pruebas iniciales del programa utilizando distintos escenarios de ingreso de datos.</w:t>
            </w:r>
          </w:p>
        </w:tc>
      </w:tr>
      <w:tr w:rsidR="00704C83" w:rsidRPr="007C0058" w14:paraId="015414CE" w14:textId="77777777" w:rsidTr="00BF614E">
        <w:tc>
          <w:tcPr>
            <w:tcW w:w="1302" w:type="dxa"/>
            <w:shd w:val="clear" w:color="auto" w:fill="002060"/>
            <w:vAlign w:val="center"/>
          </w:tcPr>
          <w:p w14:paraId="06ED17B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50B3556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06/12/25</w:t>
            </w:r>
          </w:p>
        </w:tc>
        <w:tc>
          <w:tcPr>
            <w:tcW w:w="937" w:type="dxa"/>
            <w:shd w:val="clear" w:color="auto" w:fill="002060"/>
            <w:vAlign w:val="center"/>
          </w:tcPr>
          <w:p w14:paraId="0AE0BB7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6A84BD03"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ruebas y ajustes</w:t>
            </w:r>
          </w:p>
        </w:tc>
      </w:tr>
      <w:tr w:rsidR="00704C83" w:rsidRPr="007C0058" w14:paraId="7A4305F1" w14:textId="77777777" w:rsidTr="00BF614E">
        <w:tc>
          <w:tcPr>
            <w:tcW w:w="1302" w:type="dxa"/>
            <w:shd w:val="clear" w:color="auto" w:fill="002060"/>
            <w:vAlign w:val="center"/>
          </w:tcPr>
          <w:p w14:paraId="11AEC7D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7935C5B1"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1EEE184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2F26B037"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7847F831" w14:textId="5F537874" w:rsidR="00FB1578" w:rsidRDefault="00FB1578" w:rsidP="00704C83">
      <w:pPr>
        <w:rPr>
          <w:lang w:val="es-ES"/>
        </w:rPr>
      </w:pPr>
    </w:p>
    <w:p w14:paraId="2040E212" w14:textId="77777777" w:rsidR="00FB1578" w:rsidRDefault="00FB1578">
      <w:pPr>
        <w:rPr>
          <w:lang w:val="es-ES"/>
        </w:rPr>
      </w:pPr>
      <w:r>
        <w:rPr>
          <w:lang w:val="es-ES"/>
        </w:rPr>
        <w:br w:type="page"/>
      </w: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0F3D7D95" w14:textId="77777777" w:rsidTr="00BF614E">
        <w:tc>
          <w:tcPr>
            <w:tcW w:w="8494" w:type="dxa"/>
            <w:gridSpan w:val="4"/>
            <w:shd w:val="clear" w:color="auto" w:fill="D9D9D9" w:themeFill="background1" w:themeFillShade="D9"/>
          </w:tcPr>
          <w:p w14:paraId="7C096390"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lastRenderedPageBreak/>
              <w:t>PROYECTO: SISTEMA DE GESTIÓN FINANCIERA PERSONAL</w:t>
            </w:r>
          </w:p>
        </w:tc>
      </w:tr>
      <w:tr w:rsidR="00704C83" w:rsidRPr="007C0058" w14:paraId="6FD74920" w14:textId="77777777" w:rsidTr="00BF614E">
        <w:tc>
          <w:tcPr>
            <w:tcW w:w="1302" w:type="dxa"/>
            <w:shd w:val="clear" w:color="auto" w:fill="002060"/>
            <w:vAlign w:val="center"/>
          </w:tcPr>
          <w:p w14:paraId="450770C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497D7BB9"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6</w:t>
            </w:r>
          </w:p>
        </w:tc>
        <w:tc>
          <w:tcPr>
            <w:tcW w:w="937" w:type="dxa"/>
            <w:shd w:val="clear" w:color="auto" w:fill="002060"/>
            <w:vAlign w:val="center"/>
          </w:tcPr>
          <w:p w14:paraId="6E00395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19A52709"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06</w:t>
            </w:r>
            <w:r w:rsidRPr="007C0058">
              <w:rPr>
                <w:rFonts w:ascii="Arial" w:hAnsi="Arial" w:cs="Arial"/>
                <w:sz w:val="16"/>
                <w:szCs w:val="16"/>
                <w:lang w:val="es-ES"/>
              </w:rPr>
              <w:t>/1</w:t>
            </w:r>
            <w:r>
              <w:rPr>
                <w:rFonts w:ascii="Arial" w:hAnsi="Arial" w:cs="Arial"/>
                <w:sz w:val="16"/>
                <w:szCs w:val="16"/>
                <w:lang w:val="es-ES"/>
              </w:rPr>
              <w:t>2</w:t>
            </w:r>
            <w:r w:rsidRPr="007C0058">
              <w:rPr>
                <w:rFonts w:ascii="Arial" w:hAnsi="Arial" w:cs="Arial"/>
                <w:sz w:val="16"/>
                <w:szCs w:val="16"/>
                <w:lang w:val="es-ES"/>
              </w:rPr>
              <w:t>/25</w:t>
            </w:r>
          </w:p>
        </w:tc>
      </w:tr>
      <w:tr w:rsidR="00704C83" w:rsidRPr="007C0058" w14:paraId="7AA21786" w14:textId="77777777" w:rsidTr="00BF614E">
        <w:tc>
          <w:tcPr>
            <w:tcW w:w="1302" w:type="dxa"/>
            <w:shd w:val="clear" w:color="auto" w:fill="002060"/>
            <w:vAlign w:val="center"/>
          </w:tcPr>
          <w:p w14:paraId="311D4E0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4C484B9F"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0C89F91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2426AC06"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6375AA" w:rsidRPr="007C0058" w14:paraId="2D645FAC" w14:textId="77777777" w:rsidTr="00BF614E">
        <w:tc>
          <w:tcPr>
            <w:tcW w:w="1302" w:type="dxa"/>
            <w:vMerge w:val="restart"/>
            <w:shd w:val="clear" w:color="auto" w:fill="002060"/>
            <w:vAlign w:val="center"/>
          </w:tcPr>
          <w:p w14:paraId="7A175229" w14:textId="6194A6FB" w:rsidR="006375AA" w:rsidRPr="00FF2A9E" w:rsidRDefault="006375AA" w:rsidP="006375AA">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6BB7D9F7" w14:textId="3DEC251D" w:rsidR="006375AA" w:rsidRPr="007C0058" w:rsidRDefault="006375AA" w:rsidP="006375AA">
            <w:pPr>
              <w:rPr>
                <w:rFonts w:ascii="Arial" w:hAnsi="Arial" w:cs="Arial"/>
                <w:sz w:val="16"/>
                <w:szCs w:val="16"/>
              </w:rPr>
            </w:pPr>
            <w:r w:rsidRPr="006D5CA1">
              <w:rPr>
                <w:rFonts w:ascii="Arial" w:hAnsi="Arial" w:cs="Arial"/>
                <w:sz w:val="16"/>
                <w:szCs w:val="16"/>
              </w:rPr>
              <w:t>Castro Palomino, María de las Nieves</w:t>
            </w:r>
          </w:p>
        </w:tc>
        <w:tc>
          <w:tcPr>
            <w:tcW w:w="937" w:type="dxa"/>
            <w:shd w:val="clear" w:color="auto" w:fill="002060"/>
          </w:tcPr>
          <w:p w14:paraId="0731C84D" w14:textId="5B2996C5"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1BDDF749" w14:textId="6589DEC1"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4B48E905" w14:textId="77777777" w:rsidTr="00BF614E">
        <w:tc>
          <w:tcPr>
            <w:tcW w:w="1302" w:type="dxa"/>
            <w:vMerge/>
            <w:shd w:val="clear" w:color="auto" w:fill="002060"/>
            <w:vAlign w:val="center"/>
          </w:tcPr>
          <w:p w14:paraId="289567CB" w14:textId="7BED81AC" w:rsidR="006375AA" w:rsidRPr="00FF2A9E" w:rsidRDefault="006375AA" w:rsidP="006375AA">
            <w:pPr>
              <w:rPr>
                <w:rFonts w:ascii="Arial" w:hAnsi="Arial" w:cs="Arial"/>
                <w:b/>
                <w:sz w:val="16"/>
                <w:szCs w:val="16"/>
                <w:lang w:val="es-ES"/>
              </w:rPr>
            </w:pPr>
          </w:p>
        </w:tc>
        <w:tc>
          <w:tcPr>
            <w:tcW w:w="3993" w:type="dxa"/>
          </w:tcPr>
          <w:p w14:paraId="06BBA2BA" w14:textId="275890A5" w:rsidR="006375AA" w:rsidRPr="007C0058" w:rsidRDefault="006375AA" w:rsidP="006375AA">
            <w:pPr>
              <w:rPr>
                <w:rFonts w:ascii="Arial" w:hAnsi="Arial" w:cs="Arial"/>
                <w:sz w:val="16"/>
                <w:szCs w:val="16"/>
              </w:rPr>
            </w:pPr>
            <w:r w:rsidRPr="006D5CA1">
              <w:rPr>
                <w:rFonts w:ascii="Arial" w:hAnsi="Arial" w:cs="Arial"/>
                <w:sz w:val="16"/>
                <w:szCs w:val="16"/>
              </w:rPr>
              <w:t>Espinoza Gobea, Oscar Martin</w:t>
            </w:r>
          </w:p>
        </w:tc>
        <w:tc>
          <w:tcPr>
            <w:tcW w:w="937" w:type="dxa"/>
            <w:shd w:val="clear" w:color="auto" w:fill="002060"/>
          </w:tcPr>
          <w:p w14:paraId="675E7416" w14:textId="75336E1F"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2D986AE0" w14:textId="51149D90"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62CFFA24" w14:textId="77777777" w:rsidTr="00BF614E">
        <w:tc>
          <w:tcPr>
            <w:tcW w:w="1302" w:type="dxa"/>
            <w:vMerge/>
            <w:shd w:val="clear" w:color="auto" w:fill="002060"/>
            <w:vAlign w:val="center"/>
          </w:tcPr>
          <w:p w14:paraId="376D7C79" w14:textId="36D55602" w:rsidR="006375AA" w:rsidRPr="00FF2A9E" w:rsidRDefault="006375AA" w:rsidP="00BF614E">
            <w:pPr>
              <w:rPr>
                <w:rFonts w:ascii="Arial" w:hAnsi="Arial" w:cs="Arial"/>
                <w:b/>
                <w:sz w:val="16"/>
                <w:szCs w:val="16"/>
                <w:lang w:val="es-ES"/>
              </w:rPr>
            </w:pPr>
          </w:p>
        </w:tc>
        <w:tc>
          <w:tcPr>
            <w:tcW w:w="3993" w:type="dxa"/>
          </w:tcPr>
          <w:p w14:paraId="7E4CED1E"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68319CD2"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525A071E"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59F6BC00" w14:textId="77777777" w:rsidTr="00BF614E">
        <w:tc>
          <w:tcPr>
            <w:tcW w:w="1302" w:type="dxa"/>
            <w:vMerge/>
            <w:shd w:val="clear" w:color="auto" w:fill="002060"/>
            <w:vAlign w:val="center"/>
          </w:tcPr>
          <w:p w14:paraId="5FBC14A9" w14:textId="77777777" w:rsidR="006375AA" w:rsidRPr="00FF2A9E" w:rsidRDefault="006375AA" w:rsidP="00BF614E">
            <w:pPr>
              <w:rPr>
                <w:rFonts w:ascii="Arial" w:hAnsi="Arial" w:cs="Arial"/>
                <w:b/>
                <w:sz w:val="16"/>
                <w:szCs w:val="16"/>
                <w:lang w:val="es-ES"/>
              </w:rPr>
            </w:pPr>
          </w:p>
        </w:tc>
        <w:tc>
          <w:tcPr>
            <w:tcW w:w="3993" w:type="dxa"/>
          </w:tcPr>
          <w:p w14:paraId="4D719293"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191102EC"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CA9D254"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554ACF02" w14:textId="77777777" w:rsidTr="00BF614E">
        <w:tc>
          <w:tcPr>
            <w:tcW w:w="1302" w:type="dxa"/>
            <w:vMerge/>
            <w:shd w:val="clear" w:color="auto" w:fill="002060"/>
            <w:vAlign w:val="center"/>
          </w:tcPr>
          <w:p w14:paraId="699743E2" w14:textId="77777777" w:rsidR="006375AA" w:rsidRPr="00FF2A9E" w:rsidRDefault="006375AA" w:rsidP="00BF614E">
            <w:pPr>
              <w:rPr>
                <w:rFonts w:ascii="Arial" w:hAnsi="Arial" w:cs="Arial"/>
                <w:b/>
                <w:sz w:val="16"/>
                <w:szCs w:val="16"/>
                <w:lang w:val="es-ES"/>
              </w:rPr>
            </w:pPr>
          </w:p>
        </w:tc>
        <w:tc>
          <w:tcPr>
            <w:tcW w:w="3993" w:type="dxa"/>
          </w:tcPr>
          <w:p w14:paraId="6B1426EA"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7F25DBD6"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6A6F9242"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4FB74AC0" w14:textId="77777777" w:rsidTr="00BF614E">
        <w:tc>
          <w:tcPr>
            <w:tcW w:w="1302" w:type="dxa"/>
            <w:shd w:val="clear" w:color="auto" w:fill="002060"/>
            <w:vAlign w:val="center"/>
          </w:tcPr>
          <w:p w14:paraId="31F4622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0767727B"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Ejecutar pruebas y ajustes</w:t>
            </w:r>
          </w:p>
        </w:tc>
        <w:tc>
          <w:tcPr>
            <w:tcW w:w="3199" w:type="dxa"/>
            <w:gridSpan w:val="2"/>
            <w:shd w:val="clear" w:color="auto" w:fill="C00000"/>
          </w:tcPr>
          <w:p w14:paraId="269F7E2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303DACDB" w14:textId="77777777" w:rsidTr="00BF614E">
        <w:trPr>
          <w:trHeight w:val="1995"/>
        </w:trPr>
        <w:tc>
          <w:tcPr>
            <w:tcW w:w="1302" w:type="dxa"/>
            <w:shd w:val="clear" w:color="auto" w:fill="002060"/>
            <w:vAlign w:val="center"/>
          </w:tcPr>
          <w:p w14:paraId="45BB848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45D76A7C"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Importancia de las pruebas para verificar el correcto funcionamiento del sistema.</w:t>
            </w:r>
          </w:p>
          <w:p w14:paraId="741CE92A"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visión de los resultados obtenidos a partir de distintos escenarios de prueba.</w:t>
            </w:r>
          </w:p>
          <w:p w14:paraId="1429F376"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Identificación de posibles errores lógicos y de ingreso de datos.</w:t>
            </w:r>
          </w:p>
          <w:p w14:paraId="286DAB71" w14:textId="77777777" w:rsidR="00704C83" w:rsidRPr="00AA17A3"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Análisis de ajustes necesarios para mejorar la robustez y usabilidad del programa.</w:t>
            </w:r>
          </w:p>
        </w:tc>
        <w:tc>
          <w:tcPr>
            <w:tcW w:w="3199" w:type="dxa"/>
            <w:gridSpan w:val="2"/>
          </w:tcPr>
          <w:p w14:paraId="1256E306"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acordó realizar pruebas utilizando datos reales y simulados.</w:t>
            </w:r>
          </w:p>
          <w:p w14:paraId="2A500FE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decidió mejorar las validaciones de entrada para evitar errores de ejecución.</w:t>
            </w:r>
          </w:p>
          <w:p w14:paraId="5C7F0FFF"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estableció ajustar los mensajes de salida para que sean más comprensibles para el usuario.</w:t>
            </w:r>
          </w:p>
          <w:p w14:paraId="119585E0"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Se acordó dejar documentados los cambios realizados durante la fase de pruebas.</w:t>
            </w:r>
          </w:p>
        </w:tc>
      </w:tr>
      <w:tr w:rsidR="00704C83" w:rsidRPr="007C0058" w14:paraId="0602A3D9" w14:textId="77777777" w:rsidTr="00BF614E">
        <w:trPr>
          <w:trHeight w:val="414"/>
        </w:trPr>
        <w:tc>
          <w:tcPr>
            <w:tcW w:w="1302" w:type="dxa"/>
            <w:shd w:val="clear" w:color="auto" w:fill="002060"/>
            <w:vAlign w:val="center"/>
          </w:tcPr>
          <w:p w14:paraId="491D162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7BE8237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Ejecución del programa con diferentes combinaciones de ingresos y gastos.</w:t>
            </w:r>
          </w:p>
          <w:p w14:paraId="13A5A71C"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Verificación de la correcta clasificación de los gastos según el modelo establecido.</w:t>
            </w:r>
          </w:p>
          <w:p w14:paraId="5508A20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Evaluación de los mensajes mostrados al usuario y su claridad.</w:t>
            </w:r>
          </w:p>
          <w:p w14:paraId="473CE3F9"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Corrección de errores detectados durante las pruebas y optimización de la lógica del programa.</w:t>
            </w:r>
          </w:p>
        </w:tc>
      </w:tr>
      <w:tr w:rsidR="00704C83" w:rsidRPr="007C0058" w14:paraId="6781BAFF" w14:textId="77777777" w:rsidTr="00BF614E">
        <w:tc>
          <w:tcPr>
            <w:tcW w:w="1302" w:type="dxa"/>
            <w:shd w:val="clear" w:color="auto" w:fill="002060"/>
            <w:vAlign w:val="center"/>
          </w:tcPr>
          <w:p w14:paraId="2E546DE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78085DD3"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3/12/25</w:t>
            </w:r>
          </w:p>
        </w:tc>
        <w:tc>
          <w:tcPr>
            <w:tcW w:w="937" w:type="dxa"/>
            <w:shd w:val="clear" w:color="auto" w:fill="002060"/>
            <w:vAlign w:val="center"/>
          </w:tcPr>
          <w:p w14:paraId="740468F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683C2C7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Documentación del informe</w:t>
            </w:r>
          </w:p>
        </w:tc>
      </w:tr>
      <w:tr w:rsidR="00704C83" w:rsidRPr="007C0058" w14:paraId="4D9A9653" w14:textId="77777777" w:rsidTr="00BF614E">
        <w:tc>
          <w:tcPr>
            <w:tcW w:w="1302" w:type="dxa"/>
            <w:shd w:val="clear" w:color="auto" w:fill="002060"/>
            <w:vAlign w:val="center"/>
          </w:tcPr>
          <w:p w14:paraId="76EFC19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66E1DE52"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021AD95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5B119C0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2F55D5ED" w14:textId="56C028AF" w:rsidR="00704C83" w:rsidRDefault="00704C83" w:rsidP="00704C83">
      <w:pPr>
        <w:rPr>
          <w:lang w:val="es-ES"/>
        </w:rPr>
      </w:pPr>
    </w:p>
    <w:p w14:paraId="24E5AE86" w14:textId="77777777" w:rsidR="00FB1578" w:rsidRDefault="00FB1578" w:rsidP="00704C83">
      <w:pPr>
        <w:rPr>
          <w:lang w:val="es-ES"/>
        </w:rPr>
      </w:pP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1C7257A8" w14:textId="77777777" w:rsidTr="00BF614E">
        <w:tc>
          <w:tcPr>
            <w:tcW w:w="8494" w:type="dxa"/>
            <w:gridSpan w:val="4"/>
            <w:shd w:val="clear" w:color="auto" w:fill="D9D9D9" w:themeFill="background1" w:themeFillShade="D9"/>
          </w:tcPr>
          <w:p w14:paraId="0AFCB9D8"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t>PROYECTO: SISTEMA DE GESTIÓN FINANCIERA PERSONAL</w:t>
            </w:r>
          </w:p>
        </w:tc>
      </w:tr>
      <w:tr w:rsidR="00704C83" w:rsidRPr="007C0058" w14:paraId="5AD1A32E" w14:textId="77777777" w:rsidTr="00BF614E">
        <w:tc>
          <w:tcPr>
            <w:tcW w:w="1302" w:type="dxa"/>
            <w:shd w:val="clear" w:color="auto" w:fill="002060"/>
            <w:vAlign w:val="center"/>
          </w:tcPr>
          <w:p w14:paraId="699986B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41D32880"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7</w:t>
            </w:r>
          </w:p>
        </w:tc>
        <w:tc>
          <w:tcPr>
            <w:tcW w:w="937" w:type="dxa"/>
            <w:shd w:val="clear" w:color="auto" w:fill="002060"/>
            <w:vAlign w:val="center"/>
          </w:tcPr>
          <w:p w14:paraId="5CC58B8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2187338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3</w:t>
            </w:r>
            <w:r w:rsidRPr="007C0058">
              <w:rPr>
                <w:rFonts w:ascii="Arial" w:hAnsi="Arial" w:cs="Arial"/>
                <w:sz w:val="16"/>
                <w:szCs w:val="16"/>
                <w:lang w:val="es-ES"/>
              </w:rPr>
              <w:t>/1</w:t>
            </w:r>
            <w:r>
              <w:rPr>
                <w:rFonts w:ascii="Arial" w:hAnsi="Arial" w:cs="Arial"/>
                <w:sz w:val="16"/>
                <w:szCs w:val="16"/>
                <w:lang w:val="es-ES"/>
              </w:rPr>
              <w:t>2</w:t>
            </w:r>
            <w:r w:rsidRPr="007C0058">
              <w:rPr>
                <w:rFonts w:ascii="Arial" w:hAnsi="Arial" w:cs="Arial"/>
                <w:sz w:val="16"/>
                <w:szCs w:val="16"/>
                <w:lang w:val="es-ES"/>
              </w:rPr>
              <w:t>/25</w:t>
            </w:r>
          </w:p>
        </w:tc>
      </w:tr>
      <w:tr w:rsidR="00704C83" w:rsidRPr="007C0058" w14:paraId="4444A28A" w14:textId="77777777" w:rsidTr="00BF614E">
        <w:tc>
          <w:tcPr>
            <w:tcW w:w="1302" w:type="dxa"/>
            <w:shd w:val="clear" w:color="auto" w:fill="002060"/>
            <w:vAlign w:val="center"/>
          </w:tcPr>
          <w:p w14:paraId="376DF85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10DC4F1D"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6ED3BF8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4C67C6D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6375AA" w:rsidRPr="007C0058" w14:paraId="2BD4C722" w14:textId="77777777" w:rsidTr="00BF614E">
        <w:tc>
          <w:tcPr>
            <w:tcW w:w="1302" w:type="dxa"/>
            <w:vMerge w:val="restart"/>
            <w:shd w:val="clear" w:color="auto" w:fill="002060"/>
            <w:vAlign w:val="center"/>
          </w:tcPr>
          <w:p w14:paraId="1E4C285A" w14:textId="4719F8FE" w:rsidR="006375AA" w:rsidRPr="00FF2A9E" w:rsidRDefault="006375AA"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6AB4C4FB" w14:textId="1FA9A69C" w:rsidR="006375AA" w:rsidRPr="007C0058" w:rsidRDefault="006375AA" w:rsidP="006375AA">
            <w:pPr>
              <w:rPr>
                <w:rFonts w:ascii="Arial" w:hAnsi="Arial" w:cs="Arial"/>
                <w:sz w:val="16"/>
                <w:szCs w:val="16"/>
              </w:rPr>
            </w:pPr>
            <w:r w:rsidRPr="006D5CA1">
              <w:rPr>
                <w:rFonts w:ascii="Arial" w:hAnsi="Arial" w:cs="Arial"/>
                <w:sz w:val="16"/>
                <w:szCs w:val="16"/>
              </w:rPr>
              <w:t>Castro Palomino, María de las Nieves</w:t>
            </w:r>
          </w:p>
        </w:tc>
        <w:tc>
          <w:tcPr>
            <w:tcW w:w="937" w:type="dxa"/>
            <w:shd w:val="clear" w:color="auto" w:fill="002060"/>
          </w:tcPr>
          <w:p w14:paraId="33F5CB8B" w14:textId="43188B09"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778E5EB9" w14:textId="1F9AA6B9"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4C4128E4" w14:textId="77777777" w:rsidTr="00BF614E">
        <w:tc>
          <w:tcPr>
            <w:tcW w:w="1302" w:type="dxa"/>
            <w:vMerge/>
            <w:shd w:val="clear" w:color="auto" w:fill="002060"/>
            <w:vAlign w:val="center"/>
          </w:tcPr>
          <w:p w14:paraId="634D6EEC" w14:textId="5B683083" w:rsidR="006375AA" w:rsidRPr="00FF2A9E" w:rsidRDefault="006375AA" w:rsidP="00BF614E">
            <w:pPr>
              <w:rPr>
                <w:rFonts w:ascii="Arial" w:hAnsi="Arial" w:cs="Arial"/>
                <w:b/>
                <w:sz w:val="16"/>
                <w:szCs w:val="16"/>
                <w:lang w:val="es-ES"/>
              </w:rPr>
            </w:pPr>
          </w:p>
        </w:tc>
        <w:tc>
          <w:tcPr>
            <w:tcW w:w="3993" w:type="dxa"/>
          </w:tcPr>
          <w:p w14:paraId="2CA52E19" w14:textId="4A697E2C" w:rsidR="006375AA" w:rsidRPr="007C0058" w:rsidRDefault="006375AA" w:rsidP="006375AA">
            <w:pPr>
              <w:rPr>
                <w:rFonts w:ascii="Arial" w:hAnsi="Arial" w:cs="Arial"/>
                <w:sz w:val="16"/>
                <w:szCs w:val="16"/>
              </w:rPr>
            </w:pPr>
            <w:r w:rsidRPr="006D5CA1">
              <w:rPr>
                <w:rFonts w:ascii="Arial" w:hAnsi="Arial" w:cs="Arial"/>
                <w:sz w:val="16"/>
                <w:szCs w:val="16"/>
              </w:rPr>
              <w:t>Espinoza Gobea, Oscar Martin</w:t>
            </w:r>
          </w:p>
        </w:tc>
        <w:tc>
          <w:tcPr>
            <w:tcW w:w="937" w:type="dxa"/>
            <w:shd w:val="clear" w:color="auto" w:fill="002060"/>
          </w:tcPr>
          <w:p w14:paraId="57E6512B" w14:textId="0AFAC181"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9C4C187" w14:textId="50DE317A"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1B94C306" w14:textId="77777777" w:rsidTr="00BF614E">
        <w:tc>
          <w:tcPr>
            <w:tcW w:w="1302" w:type="dxa"/>
            <w:vMerge/>
            <w:shd w:val="clear" w:color="auto" w:fill="002060"/>
            <w:vAlign w:val="center"/>
          </w:tcPr>
          <w:p w14:paraId="181C5FF4" w14:textId="307C46F8" w:rsidR="006375AA" w:rsidRPr="00FF2A9E" w:rsidRDefault="006375AA" w:rsidP="00BF614E">
            <w:pPr>
              <w:rPr>
                <w:rFonts w:ascii="Arial" w:hAnsi="Arial" w:cs="Arial"/>
                <w:b/>
                <w:sz w:val="16"/>
                <w:szCs w:val="16"/>
                <w:lang w:val="es-ES"/>
              </w:rPr>
            </w:pPr>
          </w:p>
        </w:tc>
        <w:tc>
          <w:tcPr>
            <w:tcW w:w="3993" w:type="dxa"/>
          </w:tcPr>
          <w:p w14:paraId="1399C2A0"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0CCC2355"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0E7437FE"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276D524B" w14:textId="77777777" w:rsidTr="00BF614E">
        <w:tc>
          <w:tcPr>
            <w:tcW w:w="1302" w:type="dxa"/>
            <w:vMerge/>
            <w:shd w:val="clear" w:color="auto" w:fill="002060"/>
            <w:vAlign w:val="center"/>
          </w:tcPr>
          <w:p w14:paraId="350A760D" w14:textId="77777777" w:rsidR="006375AA" w:rsidRPr="00FF2A9E" w:rsidRDefault="006375AA" w:rsidP="00BF614E">
            <w:pPr>
              <w:rPr>
                <w:rFonts w:ascii="Arial" w:hAnsi="Arial" w:cs="Arial"/>
                <w:b/>
                <w:sz w:val="16"/>
                <w:szCs w:val="16"/>
                <w:lang w:val="es-ES"/>
              </w:rPr>
            </w:pPr>
          </w:p>
        </w:tc>
        <w:tc>
          <w:tcPr>
            <w:tcW w:w="3993" w:type="dxa"/>
          </w:tcPr>
          <w:p w14:paraId="6D5FA564"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0958D0E9"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2F533D8F"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15395918" w14:textId="77777777" w:rsidTr="00BF614E">
        <w:tc>
          <w:tcPr>
            <w:tcW w:w="1302" w:type="dxa"/>
            <w:vMerge/>
            <w:shd w:val="clear" w:color="auto" w:fill="002060"/>
            <w:vAlign w:val="center"/>
          </w:tcPr>
          <w:p w14:paraId="27FADBB1" w14:textId="77777777" w:rsidR="006375AA" w:rsidRPr="00FF2A9E" w:rsidRDefault="006375AA" w:rsidP="00BF614E">
            <w:pPr>
              <w:rPr>
                <w:rFonts w:ascii="Arial" w:hAnsi="Arial" w:cs="Arial"/>
                <w:b/>
                <w:sz w:val="16"/>
                <w:szCs w:val="16"/>
                <w:lang w:val="es-ES"/>
              </w:rPr>
            </w:pPr>
          </w:p>
        </w:tc>
        <w:tc>
          <w:tcPr>
            <w:tcW w:w="3993" w:type="dxa"/>
          </w:tcPr>
          <w:p w14:paraId="5DCAE3F9"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4B98BD05"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D98426E"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514241D1" w14:textId="77777777" w:rsidTr="00BF614E">
        <w:tc>
          <w:tcPr>
            <w:tcW w:w="1302" w:type="dxa"/>
            <w:shd w:val="clear" w:color="auto" w:fill="002060"/>
            <w:vAlign w:val="center"/>
          </w:tcPr>
          <w:p w14:paraId="541BAD1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44CCD846"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Elaborar la documentación del informe</w:t>
            </w:r>
          </w:p>
        </w:tc>
        <w:tc>
          <w:tcPr>
            <w:tcW w:w="3199" w:type="dxa"/>
            <w:gridSpan w:val="2"/>
            <w:shd w:val="clear" w:color="auto" w:fill="C00000"/>
          </w:tcPr>
          <w:p w14:paraId="0191CBC0"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23EC9A54" w14:textId="77777777" w:rsidTr="00BF614E">
        <w:trPr>
          <w:trHeight w:val="1995"/>
        </w:trPr>
        <w:tc>
          <w:tcPr>
            <w:tcW w:w="1302" w:type="dxa"/>
            <w:shd w:val="clear" w:color="auto" w:fill="002060"/>
            <w:vAlign w:val="center"/>
          </w:tcPr>
          <w:p w14:paraId="75E3CA30"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3ED081E2"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visión de la estructura general del informe del proyecto.</w:t>
            </w:r>
          </w:p>
          <w:p w14:paraId="60138B0C"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Análisis de las pautas establecidas para la presentación del informe.</w:t>
            </w:r>
          </w:p>
          <w:p w14:paraId="68CA444B"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Discusión sobre la correcta redacción académica y el uso del formato requerido.</w:t>
            </w:r>
          </w:p>
          <w:p w14:paraId="32AAD188" w14:textId="77777777" w:rsidR="00704C83" w:rsidRPr="00AA17A3"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Organización de los anexos y material complementario del proyecto.</w:t>
            </w:r>
          </w:p>
        </w:tc>
        <w:tc>
          <w:tcPr>
            <w:tcW w:w="3199" w:type="dxa"/>
            <w:gridSpan w:val="2"/>
          </w:tcPr>
          <w:p w14:paraId="5E35118A"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acordó mantener una redacción clara, formal y en primera persona del plural.</w:t>
            </w:r>
          </w:p>
          <w:p w14:paraId="34EED1BF"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decidió respetar estrictamente la estructura y pautas del informe indicadas por la ingeniería.</w:t>
            </w:r>
          </w:p>
          <w:p w14:paraId="48F15478" w14:textId="77777777" w:rsidR="00704C83" w:rsidRPr="00AA17A3"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Se estableció incluir el código fuente y los diagramas en la sección de anexos.</w:t>
            </w:r>
          </w:p>
          <w:p w14:paraId="6D424F64"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Se acordó realizar una revisión final del documento antes de su entrega.</w:t>
            </w:r>
          </w:p>
        </w:tc>
      </w:tr>
      <w:tr w:rsidR="00704C83" w:rsidRPr="007C0058" w14:paraId="6C8CAAB4" w14:textId="77777777" w:rsidTr="00BF614E">
        <w:trPr>
          <w:trHeight w:val="414"/>
        </w:trPr>
        <w:tc>
          <w:tcPr>
            <w:tcW w:w="1302" w:type="dxa"/>
            <w:shd w:val="clear" w:color="auto" w:fill="002060"/>
            <w:vAlign w:val="center"/>
          </w:tcPr>
          <w:p w14:paraId="46E94AA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7EE2B79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dacción de las secciones correspondientes a introducción, marco teórico y desarrollo.</w:t>
            </w:r>
          </w:p>
          <w:p w14:paraId="5AAA3FDF"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Integración de referencias bibliográficas según el formato IEEE.</w:t>
            </w:r>
          </w:p>
          <w:p w14:paraId="50613F61"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Organización de figuras, diagramas y pseudocódigo para su inclusión en los anexos.</w:t>
            </w:r>
          </w:p>
          <w:p w14:paraId="3DC93F42"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Revisión de la coherencia y consistencia del contenido del informe.</w:t>
            </w:r>
          </w:p>
        </w:tc>
      </w:tr>
      <w:tr w:rsidR="00704C83" w:rsidRPr="007C0058" w14:paraId="4A4DDC70" w14:textId="77777777" w:rsidTr="00BF614E">
        <w:tc>
          <w:tcPr>
            <w:tcW w:w="1302" w:type="dxa"/>
            <w:shd w:val="clear" w:color="auto" w:fill="002060"/>
            <w:vAlign w:val="center"/>
          </w:tcPr>
          <w:p w14:paraId="6B7DB28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5036B7B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9/12/25</w:t>
            </w:r>
          </w:p>
        </w:tc>
        <w:tc>
          <w:tcPr>
            <w:tcW w:w="937" w:type="dxa"/>
            <w:shd w:val="clear" w:color="auto" w:fill="002060"/>
            <w:vAlign w:val="center"/>
          </w:tcPr>
          <w:p w14:paraId="5E31C24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35F670B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Revisión final y entrega</w:t>
            </w:r>
          </w:p>
        </w:tc>
      </w:tr>
      <w:tr w:rsidR="00704C83" w:rsidRPr="007C0058" w14:paraId="745300E3" w14:textId="77777777" w:rsidTr="00BF614E">
        <w:tc>
          <w:tcPr>
            <w:tcW w:w="1302" w:type="dxa"/>
            <w:shd w:val="clear" w:color="auto" w:fill="002060"/>
            <w:vAlign w:val="center"/>
          </w:tcPr>
          <w:p w14:paraId="280E9FF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541C649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604B806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4B897B7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2F55F130" w14:textId="6D8C64DB" w:rsidR="00FB1578" w:rsidRDefault="00FB1578" w:rsidP="00704C83">
      <w:pPr>
        <w:rPr>
          <w:lang w:val="es-ES"/>
        </w:rPr>
      </w:pPr>
    </w:p>
    <w:p w14:paraId="04F95DB4" w14:textId="0A541914" w:rsidR="00704C83" w:rsidRDefault="00FB1578" w:rsidP="00704C83">
      <w:pPr>
        <w:rPr>
          <w:lang w:val="es-ES"/>
        </w:rPr>
      </w:pPr>
      <w:r>
        <w:rPr>
          <w:lang w:val="es-ES"/>
        </w:rPr>
        <w:br w:type="page"/>
      </w: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54E4CA6F" w14:textId="77777777" w:rsidTr="00BF614E">
        <w:tc>
          <w:tcPr>
            <w:tcW w:w="8494" w:type="dxa"/>
            <w:gridSpan w:val="4"/>
            <w:shd w:val="clear" w:color="auto" w:fill="D9D9D9" w:themeFill="background1" w:themeFillShade="D9"/>
          </w:tcPr>
          <w:p w14:paraId="0F12877F"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lastRenderedPageBreak/>
              <w:t>PROYECTO: SISTEMA DE GESTIÓN FINANCIERA PERSONAL</w:t>
            </w:r>
          </w:p>
        </w:tc>
      </w:tr>
      <w:tr w:rsidR="00704C83" w:rsidRPr="007C0058" w14:paraId="3F1874BB" w14:textId="77777777" w:rsidTr="00BF614E">
        <w:tc>
          <w:tcPr>
            <w:tcW w:w="1302" w:type="dxa"/>
            <w:shd w:val="clear" w:color="auto" w:fill="002060"/>
            <w:vAlign w:val="center"/>
          </w:tcPr>
          <w:p w14:paraId="6836E01C"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1C407F92"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8</w:t>
            </w:r>
          </w:p>
        </w:tc>
        <w:tc>
          <w:tcPr>
            <w:tcW w:w="937" w:type="dxa"/>
            <w:shd w:val="clear" w:color="auto" w:fill="002060"/>
            <w:vAlign w:val="center"/>
          </w:tcPr>
          <w:p w14:paraId="716ABF0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272E87B2"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9</w:t>
            </w:r>
            <w:r w:rsidRPr="007C0058">
              <w:rPr>
                <w:rFonts w:ascii="Arial" w:hAnsi="Arial" w:cs="Arial"/>
                <w:sz w:val="16"/>
                <w:szCs w:val="16"/>
                <w:lang w:val="es-ES"/>
              </w:rPr>
              <w:t>/1</w:t>
            </w:r>
            <w:r>
              <w:rPr>
                <w:rFonts w:ascii="Arial" w:hAnsi="Arial" w:cs="Arial"/>
                <w:sz w:val="16"/>
                <w:szCs w:val="16"/>
                <w:lang w:val="es-ES"/>
              </w:rPr>
              <w:t>2</w:t>
            </w:r>
            <w:r w:rsidRPr="007C0058">
              <w:rPr>
                <w:rFonts w:ascii="Arial" w:hAnsi="Arial" w:cs="Arial"/>
                <w:sz w:val="16"/>
                <w:szCs w:val="16"/>
                <w:lang w:val="es-ES"/>
              </w:rPr>
              <w:t>/25</w:t>
            </w:r>
          </w:p>
        </w:tc>
      </w:tr>
      <w:tr w:rsidR="00704C83" w:rsidRPr="007C0058" w14:paraId="5F3F095B" w14:textId="77777777" w:rsidTr="00BF614E">
        <w:tc>
          <w:tcPr>
            <w:tcW w:w="1302" w:type="dxa"/>
            <w:shd w:val="clear" w:color="auto" w:fill="002060"/>
            <w:vAlign w:val="center"/>
          </w:tcPr>
          <w:p w14:paraId="2843053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2E2B3225"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4A2F8D4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1D4AF253"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6375AA" w:rsidRPr="007C0058" w14:paraId="6380CD3A" w14:textId="77777777" w:rsidTr="00BF614E">
        <w:tc>
          <w:tcPr>
            <w:tcW w:w="1302" w:type="dxa"/>
            <w:vMerge w:val="restart"/>
            <w:shd w:val="clear" w:color="auto" w:fill="002060"/>
            <w:vAlign w:val="center"/>
          </w:tcPr>
          <w:p w14:paraId="6679EAAB" w14:textId="5C502EB7" w:rsidR="006375AA" w:rsidRPr="00FF2A9E" w:rsidRDefault="006375AA"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6E2C95CF" w14:textId="7368BA8A" w:rsidR="006375AA" w:rsidRPr="007C0058" w:rsidRDefault="006375AA" w:rsidP="006375AA">
            <w:pPr>
              <w:rPr>
                <w:rFonts w:ascii="Arial" w:hAnsi="Arial" w:cs="Arial"/>
                <w:sz w:val="16"/>
                <w:szCs w:val="16"/>
              </w:rPr>
            </w:pPr>
            <w:r w:rsidRPr="006D5CA1">
              <w:rPr>
                <w:rFonts w:ascii="Arial" w:hAnsi="Arial" w:cs="Arial"/>
                <w:sz w:val="16"/>
                <w:szCs w:val="16"/>
              </w:rPr>
              <w:t>Castro Palomino, María de las Nieves</w:t>
            </w:r>
          </w:p>
        </w:tc>
        <w:tc>
          <w:tcPr>
            <w:tcW w:w="937" w:type="dxa"/>
            <w:shd w:val="clear" w:color="auto" w:fill="002060"/>
          </w:tcPr>
          <w:p w14:paraId="3F7C116C" w14:textId="1C8BE757"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15B53361" w14:textId="3E36B066"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0C24FD82" w14:textId="77777777" w:rsidTr="00BF614E">
        <w:tc>
          <w:tcPr>
            <w:tcW w:w="1302" w:type="dxa"/>
            <w:vMerge/>
            <w:shd w:val="clear" w:color="auto" w:fill="002060"/>
            <w:vAlign w:val="center"/>
          </w:tcPr>
          <w:p w14:paraId="532A4564" w14:textId="43317B33" w:rsidR="006375AA" w:rsidRPr="00FF2A9E" w:rsidRDefault="006375AA" w:rsidP="00BF614E">
            <w:pPr>
              <w:rPr>
                <w:rFonts w:ascii="Arial" w:hAnsi="Arial" w:cs="Arial"/>
                <w:b/>
                <w:sz w:val="16"/>
                <w:szCs w:val="16"/>
                <w:lang w:val="es-ES"/>
              </w:rPr>
            </w:pPr>
          </w:p>
        </w:tc>
        <w:tc>
          <w:tcPr>
            <w:tcW w:w="3993" w:type="dxa"/>
          </w:tcPr>
          <w:p w14:paraId="17B4E380" w14:textId="13C928D0" w:rsidR="006375AA" w:rsidRPr="007C0058" w:rsidRDefault="006375AA" w:rsidP="006375AA">
            <w:pPr>
              <w:rPr>
                <w:rFonts w:ascii="Arial" w:hAnsi="Arial" w:cs="Arial"/>
                <w:sz w:val="16"/>
                <w:szCs w:val="16"/>
              </w:rPr>
            </w:pPr>
            <w:r w:rsidRPr="006D5CA1">
              <w:rPr>
                <w:rFonts w:ascii="Arial" w:hAnsi="Arial" w:cs="Arial"/>
                <w:sz w:val="16"/>
                <w:szCs w:val="16"/>
              </w:rPr>
              <w:t>Espinoza Gobea, Oscar Martin</w:t>
            </w:r>
          </w:p>
        </w:tc>
        <w:tc>
          <w:tcPr>
            <w:tcW w:w="937" w:type="dxa"/>
            <w:shd w:val="clear" w:color="auto" w:fill="002060"/>
          </w:tcPr>
          <w:p w14:paraId="118854A2" w14:textId="531A10F2" w:rsidR="006375AA" w:rsidRPr="00FF2A9E" w:rsidRDefault="006375AA" w:rsidP="006375AA">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62387FE" w14:textId="2A08F03A" w:rsidR="006375AA" w:rsidRDefault="006375AA" w:rsidP="006375AA">
            <w:pPr>
              <w:rPr>
                <w:rFonts w:ascii="Arial" w:hAnsi="Arial" w:cs="Arial"/>
                <w:sz w:val="16"/>
                <w:szCs w:val="16"/>
                <w:lang w:val="es-ES"/>
              </w:rPr>
            </w:pPr>
            <w:r>
              <w:rPr>
                <w:rFonts w:ascii="Arial" w:hAnsi="Arial" w:cs="Arial"/>
                <w:sz w:val="16"/>
                <w:szCs w:val="16"/>
                <w:lang w:val="es-ES"/>
              </w:rPr>
              <w:t>Participó</w:t>
            </w:r>
          </w:p>
        </w:tc>
      </w:tr>
      <w:tr w:rsidR="006375AA" w:rsidRPr="007C0058" w14:paraId="5E69C942" w14:textId="77777777" w:rsidTr="00BF614E">
        <w:tc>
          <w:tcPr>
            <w:tcW w:w="1302" w:type="dxa"/>
            <w:vMerge/>
            <w:shd w:val="clear" w:color="auto" w:fill="002060"/>
            <w:vAlign w:val="center"/>
          </w:tcPr>
          <w:p w14:paraId="1056D289" w14:textId="36D0D531" w:rsidR="006375AA" w:rsidRPr="00FF2A9E" w:rsidRDefault="006375AA" w:rsidP="00BF614E">
            <w:pPr>
              <w:rPr>
                <w:rFonts w:ascii="Arial" w:hAnsi="Arial" w:cs="Arial"/>
                <w:b/>
                <w:sz w:val="16"/>
                <w:szCs w:val="16"/>
                <w:lang w:val="es-ES"/>
              </w:rPr>
            </w:pPr>
          </w:p>
        </w:tc>
        <w:tc>
          <w:tcPr>
            <w:tcW w:w="3993" w:type="dxa"/>
          </w:tcPr>
          <w:p w14:paraId="6DD78984"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00C36C31"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641A422E"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2CCE5B22" w14:textId="77777777" w:rsidTr="00BF614E">
        <w:tc>
          <w:tcPr>
            <w:tcW w:w="1302" w:type="dxa"/>
            <w:vMerge/>
            <w:shd w:val="clear" w:color="auto" w:fill="002060"/>
            <w:vAlign w:val="center"/>
          </w:tcPr>
          <w:p w14:paraId="1B5AD985" w14:textId="77777777" w:rsidR="006375AA" w:rsidRPr="00FF2A9E" w:rsidRDefault="006375AA" w:rsidP="00BF614E">
            <w:pPr>
              <w:rPr>
                <w:rFonts w:ascii="Arial" w:hAnsi="Arial" w:cs="Arial"/>
                <w:b/>
                <w:sz w:val="16"/>
                <w:szCs w:val="16"/>
                <w:lang w:val="es-ES"/>
              </w:rPr>
            </w:pPr>
          </w:p>
        </w:tc>
        <w:tc>
          <w:tcPr>
            <w:tcW w:w="3993" w:type="dxa"/>
          </w:tcPr>
          <w:p w14:paraId="0757966A"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Quispe Vera, Rudi Nelson</w:t>
            </w:r>
            <w:bookmarkStart w:id="14" w:name="_GoBack"/>
            <w:bookmarkEnd w:id="14"/>
          </w:p>
        </w:tc>
        <w:tc>
          <w:tcPr>
            <w:tcW w:w="937" w:type="dxa"/>
            <w:shd w:val="clear" w:color="auto" w:fill="002060"/>
          </w:tcPr>
          <w:p w14:paraId="463224D8"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0CBC3F20"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6375AA" w:rsidRPr="007C0058" w14:paraId="62FD90C6" w14:textId="77777777" w:rsidTr="00BF614E">
        <w:tc>
          <w:tcPr>
            <w:tcW w:w="1302" w:type="dxa"/>
            <w:vMerge/>
            <w:shd w:val="clear" w:color="auto" w:fill="002060"/>
            <w:vAlign w:val="center"/>
          </w:tcPr>
          <w:p w14:paraId="038AFD26" w14:textId="77777777" w:rsidR="006375AA" w:rsidRPr="00FF2A9E" w:rsidRDefault="006375AA" w:rsidP="00BF614E">
            <w:pPr>
              <w:rPr>
                <w:rFonts w:ascii="Arial" w:hAnsi="Arial" w:cs="Arial"/>
                <w:b/>
                <w:sz w:val="16"/>
                <w:szCs w:val="16"/>
                <w:lang w:val="es-ES"/>
              </w:rPr>
            </w:pPr>
          </w:p>
        </w:tc>
        <w:tc>
          <w:tcPr>
            <w:tcW w:w="3993" w:type="dxa"/>
          </w:tcPr>
          <w:p w14:paraId="061E4D76" w14:textId="77777777" w:rsidR="006375AA" w:rsidRPr="007C0058" w:rsidRDefault="006375AA"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538E5340" w14:textId="77777777" w:rsidR="006375AA" w:rsidRPr="00FF2A9E" w:rsidRDefault="006375AA"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161C9E9C" w14:textId="77777777" w:rsidR="006375AA" w:rsidRPr="007C0058" w:rsidRDefault="006375AA"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26E86329" w14:textId="77777777" w:rsidTr="00BF614E">
        <w:tc>
          <w:tcPr>
            <w:tcW w:w="1302" w:type="dxa"/>
            <w:shd w:val="clear" w:color="auto" w:fill="002060"/>
            <w:vAlign w:val="center"/>
          </w:tcPr>
          <w:p w14:paraId="34A7EE6C"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29726DB1"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Ejecutar la revisión final y entrega</w:t>
            </w:r>
          </w:p>
        </w:tc>
        <w:tc>
          <w:tcPr>
            <w:tcW w:w="3199" w:type="dxa"/>
            <w:gridSpan w:val="2"/>
            <w:shd w:val="clear" w:color="auto" w:fill="C00000"/>
          </w:tcPr>
          <w:p w14:paraId="25E6EB9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1AE04F58" w14:textId="77777777" w:rsidTr="00BF614E">
        <w:trPr>
          <w:trHeight w:val="1538"/>
        </w:trPr>
        <w:tc>
          <w:tcPr>
            <w:tcW w:w="1302" w:type="dxa"/>
            <w:shd w:val="clear" w:color="auto" w:fill="002060"/>
            <w:vAlign w:val="center"/>
          </w:tcPr>
          <w:p w14:paraId="3C30DFE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3A0B849A"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visión integral del informe del proyecto.</w:t>
            </w:r>
          </w:p>
          <w:p w14:paraId="66EAEB4C"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Verificación del cumplimiento de los objetivos planteados.</w:t>
            </w:r>
          </w:p>
          <w:p w14:paraId="5D51BD44"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Análisis del funcionamiento final del sistema desarrollado.</w:t>
            </w:r>
          </w:p>
          <w:p w14:paraId="23D6C0CE"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visión de los requisitos formales para la entrega del proyecto.</w:t>
            </w:r>
          </w:p>
        </w:tc>
        <w:tc>
          <w:tcPr>
            <w:tcW w:w="3199" w:type="dxa"/>
            <w:gridSpan w:val="2"/>
          </w:tcPr>
          <w:p w14:paraId="00AF764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acordó que el informe cumple con las pautas y requerimientos establecidos.</w:t>
            </w:r>
          </w:p>
          <w:p w14:paraId="66595AA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decidió proceder con la entrega final del proyecto.</w:t>
            </w:r>
          </w:p>
          <w:p w14:paraId="0CF7C936"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estableció que todos los integrantes validan el contenido presentado.</w:t>
            </w:r>
          </w:p>
          <w:p w14:paraId="18EEC3F5"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Se acordó archivar la documentación y el código para futuras referencias.</w:t>
            </w:r>
          </w:p>
        </w:tc>
      </w:tr>
      <w:tr w:rsidR="00704C83" w:rsidRPr="007C0058" w14:paraId="6A19A3B8" w14:textId="77777777" w:rsidTr="00BF614E">
        <w:trPr>
          <w:trHeight w:val="414"/>
        </w:trPr>
        <w:tc>
          <w:tcPr>
            <w:tcW w:w="1302" w:type="dxa"/>
            <w:shd w:val="clear" w:color="auto" w:fill="002060"/>
            <w:vAlign w:val="center"/>
          </w:tcPr>
          <w:p w14:paraId="2A50A56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72E74B3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Lectura completa y revisión final del informe del proyecto.</w:t>
            </w:r>
          </w:p>
          <w:p w14:paraId="2E3D9084"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Verificación de la correcta integración de todas las secciones del documento.</w:t>
            </w:r>
          </w:p>
          <w:p w14:paraId="0ADDE475"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Comprobación del funcionamiento del programa y de los anexos incluidos.</w:t>
            </w:r>
          </w:p>
          <w:p w14:paraId="7D92216F" w14:textId="77777777" w:rsidR="00704C83" w:rsidRPr="00AA17A3"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Ajustes finales de formato, redacción y presentación.</w:t>
            </w:r>
          </w:p>
        </w:tc>
      </w:tr>
      <w:tr w:rsidR="00704C83" w:rsidRPr="007C0058" w14:paraId="568A16E5" w14:textId="77777777" w:rsidTr="00BF614E">
        <w:tc>
          <w:tcPr>
            <w:tcW w:w="1302" w:type="dxa"/>
            <w:shd w:val="clear" w:color="auto" w:fill="002060"/>
            <w:vAlign w:val="center"/>
          </w:tcPr>
          <w:p w14:paraId="74AAC88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56DC829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w:t>
            </w:r>
          </w:p>
        </w:tc>
        <w:tc>
          <w:tcPr>
            <w:tcW w:w="937" w:type="dxa"/>
            <w:shd w:val="clear" w:color="auto" w:fill="002060"/>
            <w:vAlign w:val="center"/>
          </w:tcPr>
          <w:p w14:paraId="648BC6A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6150098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w:t>
            </w:r>
          </w:p>
        </w:tc>
      </w:tr>
      <w:tr w:rsidR="00704C83" w:rsidRPr="007C0058" w14:paraId="39F17CE0" w14:textId="77777777" w:rsidTr="00BF614E">
        <w:tc>
          <w:tcPr>
            <w:tcW w:w="1302" w:type="dxa"/>
            <w:shd w:val="clear" w:color="auto" w:fill="002060"/>
            <w:vAlign w:val="center"/>
          </w:tcPr>
          <w:p w14:paraId="0A9D386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4C892F11"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45DF77B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29018253"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0050653C" w14:textId="77777777" w:rsidR="00704C83" w:rsidRPr="00CE3B9C" w:rsidRDefault="00704C83" w:rsidP="00704C83">
      <w:pPr>
        <w:rPr>
          <w:lang w:val="es-ES"/>
        </w:rPr>
      </w:pPr>
    </w:p>
    <w:p w14:paraId="461C487A" w14:textId="5B53DE8A" w:rsidR="0013418B" w:rsidRPr="00ED72A5" w:rsidRDefault="0013418B" w:rsidP="00DB4269">
      <w:pPr>
        <w:pStyle w:val="Ttulo1"/>
        <w:spacing w:line="360" w:lineRule="auto"/>
        <w:jc w:val="both"/>
        <w:rPr>
          <w:rFonts w:asciiTheme="minorBidi" w:hAnsiTheme="minorBidi" w:cstheme="minorBidi"/>
        </w:rPr>
      </w:pPr>
      <w:bookmarkStart w:id="15" w:name="_Toc216997021"/>
      <w:r w:rsidRPr="00ED72A5">
        <w:rPr>
          <w:rFonts w:asciiTheme="minorBidi" w:hAnsiTheme="minorBidi" w:cstheme="minorBidi"/>
        </w:rPr>
        <w:t>Conclusiones</w:t>
      </w:r>
      <w:bookmarkEnd w:id="15"/>
    </w:p>
    <w:p w14:paraId="3BA97B6F"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En el presente informe se desarrolló un Sistema de Gestión Financiera Personal como aplicación práctica de los fundamentos de programación abordados en el curso. A lo largo del trabajo se integraron conceptos teóricos y prácticos de la ingeniería de software, permitiendo evidenciar cómo los principios de organización, modularidad y claridad del código contribuyen a la construcción de soluciones informáticas funcionales y comprensibles.</w:t>
      </w:r>
    </w:p>
    <w:p w14:paraId="6FF11F9F"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El análisis del problema permitió identificar la dificultad que presentan muchas personas para organizar sus ingresos, gastos y hábitos de ahorro. En respuesta a esta problemática, el sistema propuesto facilita la clasificación estructurada de los ingresos mensuales, así como de los gastos necesarios y discrecionales, incorporando el modelo financiero de la regla 50–30–20 como referencia para la toma de decisiones responsables. Esta integración demuestra la aplicabilidad de modelos teóricos de gestión financiera en el desarrollo de programas educativos.</w:t>
      </w:r>
    </w:p>
    <w:p w14:paraId="10570FD9"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 xml:space="preserve">Desde el punto de vista técnico, se evidenció que el uso del modelo Entrada–Proceso–Salida constituye una base sólida para el diseño de programas claros y bien estructurados. La correcta separación entre la captura de datos, su procesamiento y la presentación de resultados permitió mejorar la legibilidad del </w:t>
      </w:r>
      <w:r w:rsidRPr="0013418B">
        <w:rPr>
          <w:rFonts w:asciiTheme="minorBidi" w:hAnsiTheme="minorBidi" w:cstheme="minorBidi"/>
          <w:sz w:val="24"/>
          <w:szCs w:val="24"/>
        </w:rPr>
        <w:lastRenderedPageBreak/>
        <w:t>código y facilitar su mantenimiento, cumpliendo con buenas prácticas recomendadas en la literatura especializada en ingeniería de software.</w:t>
      </w:r>
    </w:p>
    <w:p w14:paraId="7707BFAF"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Asimismo, la adopción de un enfoque ágil e incremental favoreció el desarrollo progresivo del sistema, permitiendo realizar ajustes durante la implementación sin comprometer la estabilidad del programa. Este enfoque resultó adecuado para un contexto académico, ya que promovió la retroalimentación constante, la mejora continua y la adaptación a los requerimientos del proyecto.</w:t>
      </w:r>
    </w:p>
    <w:p w14:paraId="7F51A431"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Finalmente, se concluye que el sistema desarrollado cumple con los objetivos planteados en el curso, al demostrar el dominio de estructuras de control, funciones, modularidad y organización del código en Python. Además, el proyecto evidencia cómo la programación puede ser utilizada como una herramienta efectiva para resolver problemas reales, sentando las bases para futuras ampliaciones, como la incorporación de visualización de datos o la generación automática de reportes financieros.</w:t>
      </w:r>
    </w:p>
    <w:p w14:paraId="3251B952" w14:textId="3B03E63C" w:rsidR="0013418B" w:rsidRPr="00ED72A5" w:rsidRDefault="0013418B" w:rsidP="00DB4269">
      <w:pPr>
        <w:pStyle w:val="Ttulo1"/>
        <w:spacing w:line="360" w:lineRule="auto"/>
        <w:jc w:val="both"/>
        <w:rPr>
          <w:rFonts w:asciiTheme="minorBidi" w:hAnsiTheme="minorBidi" w:cstheme="minorBidi"/>
        </w:rPr>
      </w:pPr>
      <w:bookmarkStart w:id="16" w:name="_Toc216997022"/>
      <w:r w:rsidRPr="00ED72A5">
        <w:rPr>
          <w:rFonts w:asciiTheme="minorBidi" w:hAnsiTheme="minorBidi" w:cstheme="minorBidi"/>
        </w:rPr>
        <w:t>Recomendaciones</w:t>
      </w:r>
      <w:bookmarkEnd w:id="16"/>
    </w:p>
    <w:p w14:paraId="3A401743" w14:textId="77777777" w:rsidR="0013418B" w:rsidRPr="0013418B" w:rsidRDefault="0013418B" w:rsidP="00DB4269">
      <w:pPr>
        <w:spacing w:line="360" w:lineRule="auto"/>
        <w:jc w:val="both"/>
        <w:rPr>
          <w:rFonts w:asciiTheme="minorBidi" w:hAnsiTheme="minorBidi" w:cstheme="minorBidi"/>
          <w:sz w:val="24"/>
          <w:szCs w:val="24"/>
        </w:rPr>
      </w:pPr>
      <w:r w:rsidRPr="0013418B">
        <w:rPr>
          <w:rFonts w:asciiTheme="minorBidi" w:hAnsiTheme="minorBidi" w:cstheme="minorBidi"/>
          <w:sz w:val="24"/>
          <w:szCs w:val="24"/>
        </w:rPr>
        <w:t>A partir de los resultados obtenidos en el desarrollo del Sistema de Gestión Financiera Personal, se proponen las siguientes recomendaciones, orientadas tanto a la mejora del sistema como a su aplicación práctica en contextos académicos y personales:</w:t>
      </w:r>
    </w:p>
    <w:p w14:paraId="47C92EEB"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Fortalecer el hábito de registro financiero mensual</w:t>
      </w:r>
      <w:r w:rsidRPr="0013418B">
        <w:rPr>
          <w:rFonts w:asciiTheme="minorBidi" w:hAnsiTheme="minorBidi" w:cstheme="minorBidi"/>
          <w:sz w:val="24"/>
          <w:szCs w:val="24"/>
        </w:rPr>
        <w:t>, recomendando al usuario ingresar de manera periódica y ordenada sus ingresos y gastos. Esta práctica permite obtener información confiable para el análisis financiero personal y facilita la toma de decisiones informadas sobre el uso del dinero.</w:t>
      </w:r>
    </w:p>
    <w:p w14:paraId="0C19D573"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Aplicar de manera progresiva la regla del ahorro 50–30–20</w:t>
      </w:r>
      <w:r w:rsidRPr="0013418B">
        <w:rPr>
          <w:rFonts w:asciiTheme="minorBidi" w:hAnsiTheme="minorBidi" w:cstheme="minorBidi"/>
          <w:sz w:val="24"/>
          <w:szCs w:val="24"/>
        </w:rPr>
        <w:t>, especialmente en usuarios que recién comienzan a organizar sus finanzas. Se sugiere adaptar inicialmente los porcentajes según la realidad económica del usuario, priorizando la sostenibilidad del hábito de ahorro antes que el cumplimiento estricto del modelo.</w:t>
      </w:r>
    </w:p>
    <w:p w14:paraId="561E5BB7"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lastRenderedPageBreak/>
        <w:t>Ampliar gradualmente la funcionalidad del sistema</w:t>
      </w:r>
      <w:r w:rsidRPr="0013418B">
        <w:rPr>
          <w:rFonts w:asciiTheme="minorBidi" w:hAnsiTheme="minorBidi" w:cstheme="minorBidi"/>
          <w:sz w:val="24"/>
          <w:szCs w:val="24"/>
        </w:rPr>
        <w:t>, incorporando módulos de visualización de datos, como gráficos de barras y circulares, que permitan representar de forma clara la distribución de ingresos, gastos y ahorro. Esta mejora facilitaría la comprensión de la información financiera y reforzaría el carácter educativo del sistema.</w:t>
      </w:r>
    </w:p>
    <w:p w14:paraId="65B16B7F" w14:textId="4B4C0F2B"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Implementar mecanismos de validación adicionales</w:t>
      </w:r>
      <w:r w:rsidRPr="0013418B">
        <w:rPr>
          <w:rFonts w:asciiTheme="minorBidi" w:hAnsiTheme="minorBidi" w:cstheme="minorBidi"/>
          <w:sz w:val="24"/>
          <w:szCs w:val="24"/>
        </w:rPr>
        <w:t xml:space="preserve">, </w:t>
      </w:r>
      <w:r w:rsidR="00ED72A5" w:rsidRPr="00ED72A5">
        <w:rPr>
          <w:rFonts w:asciiTheme="minorBidi" w:hAnsiTheme="minorBidi" w:cstheme="minorBidi"/>
          <w:sz w:val="24"/>
          <w:szCs w:val="24"/>
        </w:rPr>
        <w:t>tales como alertas cuando los gastos discrecionales superen los límites recomendados o cuando el nivel de ahorro sean</w:t>
      </w:r>
      <w:r w:rsidRPr="0013418B">
        <w:rPr>
          <w:rFonts w:asciiTheme="minorBidi" w:hAnsiTheme="minorBidi" w:cstheme="minorBidi"/>
          <w:sz w:val="24"/>
          <w:szCs w:val="24"/>
        </w:rPr>
        <w:t xml:space="preserve"> insuficiente. Estas validaciones contribuirían a orientar al usuario hacia una gestión financiera más responsable.</w:t>
      </w:r>
    </w:p>
    <w:p w14:paraId="6275D62E"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Utilizar el sistema como herramienta pedagógica</w:t>
      </w:r>
      <w:r w:rsidRPr="0013418B">
        <w:rPr>
          <w:rFonts w:asciiTheme="minorBidi" w:hAnsiTheme="minorBidi" w:cstheme="minorBidi"/>
          <w:sz w:val="24"/>
          <w:szCs w:val="24"/>
        </w:rPr>
        <w:t>, promoviendo su empleo en cursos introductorios de programación para reforzar el aprendizaje de estructuras de control, funciones y modularidad, a través de un problema real y significativo.</w:t>
      </w:r>
    </w:p>
    <w:p w14:paraId="5DA683E4"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Documentar y comentar adecuadamente el código fuente</w:t>
      </w:r>
      <w:r w:rsidRPr="0013418B">
        <w:rPr>
          <w:rFonts w:asciiTheme="minorBidi" w:hAnsiTheme="minorBidi" w:cstheme="minorBidi"/>
          <w:sz w:val="24"/>
          <w:szCs w:val="24"/>
        </w:rPr>
        <w:t>, asegurando que futuras modificaciones o ampliaciones del sistema puedan realizarse sin dificultad. Esta práctica es fundamental para mantener la calidad del software y facilitar su evaluación académica.</w:t>
      </w:r>
    </w:p>
    <w:p w14:paraId="581EB238"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Explorar futuras extensiones del proyecto</w:t>
      </w:r>
      <w:r w:rsidRPr="0013418B">
        <w:rPr>
          <w:rFonts w:asciiTheme="minorBidi" w:hAnsiTheme="minorBidi" w:cstheme="minorBidi"/>
          <w:sz w:val="24"/>
          <w:szCs w:val="24"/>
        </w:rPr>
        <w:t>, como la generación automática de reportes en formato PDF o la persistencia de datos en archivos externos, siempre considerando el nivel del curso y los objetivos formativos planteados.</w:t>
      </w:r>
    </w:p>
    <w:p w14:paraId="74E07F3D" w14:textId="77777777" w:rsidR="00D34AB2" w:rsidRPr="00ED72A5" w:rsidRDefault="0044568F" w:rsidP="00DB4269">
      <w:pPr>
        <w:pStyle w:val="Ttulo1"/>
        <w:spacing w:line="360" w:lineRule="auto"/>
        <w:jc w:val="both"/>
        <w:rPr>
          <w:rFonts w:asciiTheme="minorBidi" w:hAnsiTheme="minorBidi" w:cstheme="minorBidi"/>
        </w:rPr>
      </w:pPr>
      <w:bookmarkStart w:id="17" w:name="_Toc216997023"/>
      <w:r w:rsidRPr="00ED72A5">
        <w:rPr>
          <w:rFonts w:asciiTheme="minorBidi" w:hAnsiTheme="minorBidi" w:cstheme="minorBidi"/>
        </w:rPr>
        <w:t>Referencias</w:t>
      </w:r>
      <w:bookmarkEnd w:id="17"/>
    </w:p>
    <w:p w14:paraId="6126B713"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BIBL {"uncited":[],"omitted":[],"custom":[]} CSL_BIBLIOGRAPHY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w:t>
      </w:r>
      <w:r w:rsidRPr="00ED72A5">
        <w:rPr>
          <w:rFonts w:asciiTheme="minorBidi" w:hAnsiTheme="minorBidi" w:cstheme="minorBidi"/>
          <w:sz w:val="24"/>
          <w:szCs w:val="24"/>
        </w:rPr>
        <w:tab/>
        <w:t xml:space="preserve">R. S. Pressman y B. R. Maxim, </w:t>
      </w:r>
      <w:r w:rsidRPr="00ED72A5">
        <w:rPr>
          <w:rFonts w:asciiTheme="minorBidi" w:hAnsiTheme="minorBidi" w:cstheme="minorBidi"/>
          <w:i/>
          <w:iCs/>
          <w:sz w:val="24"/>
          <w:szCs w:val="24"/>
        </w:rPr>
        <w:t>Software Engineering: A Practitioner’s Approach</w:t>
      </w:r>
      <w:r w:rsidRPr="00ED72A5">
        <w:rPr>
          <w:rFonts w:asciiTheme="minorBidi" w:hAnsiTheme="minorBidi" w:cstheme="minorBidi"/>
          <w:sz w:val="24"/>
          <w:szCs w:val="24"/>
        </w:rPr>
        <w:t>. New York, NY: McGraw-Hill Education, 2014.</w:t>
      </w:r>
    </w:p>
    <w:p w14:paraId="254A305E"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2]</w:t>
      </w:r>
      <w:r w:rsidRPr="00ED72A5">
        <w:rPr>
          <w:rFonts w:asciiTheme="minorBidi" w:hAnsiTheme="minorBidi" w:cstheme="minorBidi"/>
          <w:sz w:val="24"/>
          <w:szCs w:val="24"/>
        </w:rPr>
        <w:tab/>
        <w:t xml:space="preserve">I. Sommerville, </w:t>
      </w:r>
      <w:r w:rsidRPr="00ED72A5">
        <w:rPr>
          <w:rFonts w:asciiTheme="minorBidi" w:hAnsiTheme="minorBidi" w:cstheme="minorBidi"/>
          <w:i/>
          <w:iCs/>
          <w:sz w:val="24"/>
          <w:szCs w:val="24"/>
        </w:rPr>
        <w:t>Software Engineering</w:t>
      </w:r>
      <w:r w:rsidRPr="00ED72A5">
        <w:rPr>
          <w:rFonts w:asciiTheme="minorBidi" w:hAnsiTheme="minorBidi" w:cstheme="minorBidi"/>
          <w:sz w:val="24"/>
          <w:szCs w:val="24"/>
        </w:rPr>
        <w:t>. Harlow, UK: Pearson Education, 2015.</w:t>
      </w:r>
    </w:p>
    <w:p w14:paraId="2A2E3F2C"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3]</w:t>
      </w:r>
      <w:r w:rsidRPr="00ED72A5">
        <w:rPr>
          <w:rFonts w:asciiTheme="minorBidi" w:hAnsiTheme="minorBidi" w:cstheme="minorBidi"/>
          <w:sz w:val="24"/>
          <w:szCs w:val="24"/>
        </w:rPr>
        <w:tab/>
        <w:t xml:space="preserve">S. McConnell, </w:t>
      </w:r>
      <w:r w:rsidRPr="00ED72A5">
        <w:rPr>
          <w:rFonts w:asciiTheme="minorBidi" w:hAnsiTheme="minorBidi" w:cstheme="minorBidi"/>
          <w:i/>
          <w:iCs/>
          <w:sz w:val="24"/>
          <w:szCs w:val="24"/>
        </w:rPr>
        <w:t>Code Complete</w:t>
      </w:r>
      <w:r w:rsidRPr="00ED72A5">
        <w:rPr>
          <w:rFonts w:asciiTheme="minorBidi" w:hAnsiTheme="minorBidi" w:cstheme="minorBidi"/>
          <w:sz w:val="24"/>
          <w:szCs w:val="24"/>
        </w:rPr>
        <w:t>. Redmond, WA: Microsoft Press, 2004.</w:t>
      </w:r>
    </w:p>
    <w:p w14:paraId="4B3A373A"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4]</w:t>
      </w:r>
      <w:r w:rsidRPr="00ED72A5">
        <w:rPr>
          <w:rFonts w:asciiTheme="minorBidi" w:hAnsiTheme="minorBidi" w:cstheme="minorBidi"/>
          <w:sz w:val="24"/>
          <w:szCs w:val="24"/>
        </w:rPr>
        <w:tab/>
        <w:t xml:space="preserve">R. C. Martin, </w:t>
      </w:r>
      <w:r w:rsidRPr="00ED72A5">
        <w:rPr>
          <w:rFonts w:asciiTheme="minorBidi" w:hAnsiTheme="minorBidi" w:cstheme="minorBidi"/>
          <w:i/>
          <w:iCs/>
          <w:sz w:val="24"/>
          <w:szCs w:val="24"/>
        </w:rPr>
        <w:t>Clean Code: A Handbook of Agile Software Craftsmanship</w:t>
      </w:r>
      <w:r w:rsidRPr="00ED72A5">
        <w:rPr>
          <w:rFonts w:asciiTheme="minorBidi" w:hAnsiTheme="minorBidi" w:cstheme="minorBidi"/>
          <w:sz w:val="24"/>
          <w:szCs w:val="24"/>
        </w:rPr>
        <w:t>. Upper Saddle River, NJ: Prentice Hall, 2008.</w:t>
      </w:r>
    </w:p>
    <w:p w14:paraId="13658769"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5]</w:t>
      </w:r>
      <w:r w:rsidRPr="00ED72A5">
        <w:rPr>
          <w:rFonts w:asciiTheme="minorBidi" w:hAnsiTheme="minorBidi" w:cstheme="minorBidi"/>
          <w:sz w:val="24"/>
          <w:szCs w:val="24"/>
        </w:rPr>
        <w:tab/>
        <w:t>BBVA, «La regla del ahorro 50–30–20». [En línea]. Disponible en: https://www.bbva.es/finanzas-vistazo/ef/cuentas/regla-ahorro-50-30-20.html</w:t>
      </w:r>
    </w:p>
    <w:p w14:paraId="39088ABB"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lastRenderedPageBreak/>
        <w:t>[6]</w:t>
      </w:r>
      <w:r w:rsidRPr="00ED72A5">
        <w:rPr>
          <w:rFonts w:asciiTheme="minorBidi" w:hAnsiTheme="minorBidi" w:cstheme="minorBidi"/>
          <w:sz w:val="24"/>
          <w:szCs w:val="24"/>
        </w:rPr>
        <w:tab/>
        <w:t>Scotiabank Perú, «Cómo organizar tus finanzas personales con la regla 50–30–20». [En línea]. Disponible en: https://www.scotiabank.com.pe/blog/organizar-finanzas-personales-regla-50-30-20</w:t>
      </w:r>
    </w:p>
    <w:p w14:paraId="17BEFBA2"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7]</w:t>
      </w:r>
      <w:r w:rsidRPr="00ED72A5">
        <w:rPr>
          <w:rFonts w:asciiTheme="minorBidi" w:hAnsiTheme="minorBidi" w:cstheme="minorBidi"/>
          <w:sz w:val="24"/>
          <w:szCs w:val="24"/>
        </w:rPr>
        <w:tab/>
        <w:t xml:space="preserve">E. Gamma, R. Helm, R. Johnson, y J. Vlissides, </w:t>
      </w:r>
      <w:r w:rsidRPr="00ED72A5">
        <w:rPr>
          <w:rFonts w:asciiTheme="minorBidi" w:hAnsiTheme="minorBidi" w:cstheme="minorBidi"/>
          <w:i/>
          <w:iCs/>
          <w:sz w:val="24"/>
          <w:szCs w:val="24"/>
        </w:rPr>
        <w:t>Design Patterns: Elements of Reusable Object-Oriented Software</w:t>
      </w:r>
      <w:r w:rsidRPr="00ED72A5">
        <w:rPr>
          <w:rFonts w:asciiTheme="minorBidi" w:hAnsiTheme="minorBidi" w:cstheme="minorBidi"/>
          <w:sz w:val="24"/>
          <w:szCs w:val="24"/>
        </w:rPr>
        <w:t>. Boston, MA: Addison-Wesley, 1994.</w:t>
      </w:r>
    </w:p>
    <w:p w14:paraId="14C82536"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8]</w:t>
      </w:r>
      <w:r w:rsidRPr="00ED72A5">
        <w:rPr>
          <w:rFonts w:asciiTheme="minorBidi" w:hAnsiTheme="minorBidi" w:cstheme="minorBidi"/>
          <w:sz w:val="24"/>
          <w:szCs w:val="24"/>
        </w:rPr>
        <w:tab/>
        <w:t xml:space="preserve">D. E. Knuth, </w:t>
      </w:r>
      <w:r w:rsidRPr="00ED72A5">
        <w:rPr>
          <w:rFonts w:asciiTheme="minorBidi" w:hAnsiTheme="minorBidi" w:cstheme="minorBidi"/>
          <w:i/>
          <w:iCs/>
          <w:sz w:val="24"/>
          <w:szCs w:val="24"/>
        </w:rPr>
        <w:t>The Art of Computer Programming, Vol. 1: Fundamental Algorithms</w:t>
      </w:r>
      <w:r w:rsidRPr="00ED72A5">
        <w:rPr>
          <w:rFonts w:asciiTheme="minorBidi" w:hAnsiTheme="minorBidi" w:cstheme="minorBidi"/>
          <w:sz w:val="24"/>
          <w:szCs w:val="24"/>
        </w:rPr>
        <w:t>. Reading, MA: Addison-Wesley, 1997.</w:t>
      </w:r>
    </w:p>
    <w:p w14:paraId="5D48344D"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9]</w:t>
      </w:r>
      <w:r w:rsidRPr="00ED72A5">
        <w:rPr>
          <w:rFonts w:asciiTheme="minorBidi" w:hAnsiTheme="minorBidi" w:cstheme="minorBidi"/>
          <w:sz w:val="24"/>
          <w:szCs w:val="24"/>
        </w:rPr>
        <w:tab/>
        <w:t xml:space="preserve">L. Joyanes Aguilar, </w:t>
      </w:r>
      <w:r w:rsidRPr="00ED72A5">
        <w:rPr>
          <w:rFonts w:asciiTheme="minorBidi" w:hAnsiTheme="minorBidi" w:cstheme="minorBidi"/>
          <w:i/>
          <w:iCs/>
          <w:sz w:val="24"/>
          <w:szCs w:val="24"/>
        </w:rPr>
        <w:t>Fundamentos de Programación: Algoritmos, estructura de datos y objetos</w:t>
      </w:r>
      <w:r w:rsidRPr="00ED72A5">
        <w:rPr>
          <w:rFonts w:asciiTheme="minorBidi" w:hAnsiTheme="minorBidi" w:cstheme="minorBidi"/>
          <w:sz w:val="24"/>
          <w:szCs w:val="24"/>
        </w:rPr>
        <w:t>. Madrid: McGraw-Hill, 2008. [En línea]. Disponible en: https://openlibra.com/es/book/fundamentos-de-programacion</w:t>
      </w:r>
    </w:p>
    <w:p w14:paraId="360B43D7"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0]</w:t>
      </w:r>
      <w:r w:rsidRPr="00ED72A5">
        <w:rPr>
          <w:rFonts w:asciiTheme="minorBidi" w:hAnsiTheme="minorBidi" w:cstheme="minorBidi"/>
          <w:sz w:val="24"/>
          <w:szCs w:val="24"/>
        </w:rPr>
        <w:tab/>
        <w:t>El Libro de Python, «Módulos en Python». [En línea]. Disponible en: https://ellibrodepython.com/modulos-python</w:t>
      </w:r>
    </w:p>
    <w:p w14:paraId="69366F16"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1]</w:t>
      </w:r>
      <w:r w:rsidRPr="00ED72A5">
        <w:rPr>
          <w:rFonts w:asciiTheme="minorBidi" w:hAnsiTheme="minorBidi" w:cstheme="minorBidi"/>
          <w:sz w:val="24"/>
          <w:szCs w:val="24"/>
        </w:rPr>
        <w:tab/>
        <w:t xml:space="preserve">R. González Duque, </w:t>
      </w:r>
      <w:r w:rsidRPr="00ED72A5">
        <w:rPr>
          <w:rFonts w:asciiTheme="minorBidi" w:hAnsiTheme="minorBidi" w:cstheme="minorBidi"/>
          <w:i/>
          <w:iCs/>
          <w:sz w:val="24"/>
          <w:szCs w:val="24"/>
        </w:rPr>
        <w:t>Python para todos</w:t>
      </w:r>
      <w:r w:rsidRPr="00ED72A5">
        <w:rPr>
          <w:rFonts w:asciiTheme="minorBidi" w:hAnsiTheme="minorBidi" w:cstheme="minorBidi"/>
          <w:sz w:val="24"/>
          <w:szCs w:val="24"/>
        </w:rPr>
        <w:t>. Mundo Geek, 2010. [En línea]. Disponible en: https://persoal.citius.usc.es/eva.cernadas/informaticaparacientificos/material/libros/Python%20para%20todos.pdf</w:t>
      </w:r>
    </w:p>
    <w:p w14:paraId="685092FB"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2]</w:t>
      </w:r>
      <w:r w:rsidRPr="00ED72A5">
        <w:rPr>
          <w:rFonts w:asciiTheme="minorBidi" w:hAnsiTheme="minorBidi" w:cstheme="minorBidi"/>
          <w:sz w:val="24"/>
          <w:szCs w:val="24"/>
        </w:rPr>
        <w:tab/>
        <w:t>Universitat Oberta de Catalunya, «Introducción a la ingeniería del software», [En línea]. Disponible en: https://openaccess.uoc.edu/bitstream/10609/147761/1/Introducci%C3%B3n%20a%20la%20ingenier%C3%ADa%20del%20software.pdf</w:t>
      </w:r>
    </w:p>
    <w:p w14:paraId="762387EA"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3]</w:t>
      </w:r>
      <w:r w:rsidRPr="00ED72A5">
        <w:rPr>
          <w:rFonts w:asciiTheme="minorBidi" w:hAnsiTheme="minorBidi" w:cstheme="minorBidi"/>
          <w:sz w:val="24"/>
          <w:szCs w:val="24"/>
        </w:rPr>
        <w:tab/>
        <w:t xml:space="preserve">E. Warren y A. W. Tyagi, </w:t>
      </w:r>
      <w:r w:rsidRPr="00ED72A5">
        <w:rPr>
          <w:rFonts w:asciiTheme="minorBidi" w:hAnsiTheme="minorBidi" w:cstheme="minorBidi"/>
          <w:i/>
          <w:iCs/>
          <w:sz w:val="24"/>
          <w:szCs w:val="24"/>
        </w:rPr>
        <w:t>All Your Worth: The Ultimate Lifetime Money Plan</w:t>
      </w:r>
      <w:r w:rsidRPr="00ED72A5">
        <w:rPr>
          <w:rFonts w:asciiTheme="minorBidi" w:hAnsiTheme="minorBidi" w:cstheme="minorBidi"/>
          <w:sz w:val="24"/>
          <w:szCs w:val="24"/>
        </w:rPr>
        <w:t>. New York, NY: Free Press, 2005.</w:t>
      </w:r>
    </w:p>
    <w:p w14:paraId="4C2208F4"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4]</w:t>
      </w:r>
      <w:r w:rsidRPr="00ED72A5">
        <w:rPr>
          <w:rFonts w:asciiTheme="minorBidi" w:hAnsiTheme="minorBidi" w:cstheme="minorBidi"/>
          <w:sz w:val="24"/>
          <w:szCs w:val="24"/>
        </w:rPr>
        <w:tab/>
        <w:t xml:space="preserve">K. Schwaber y J. Sutherland, </w:t>
      </w:r>
      <w:r w:rsidRPr="00ED72A5">
        <w:rPr>
          <w:rFonts w:asciiTheme="minorBidi" w:hAnsiTheme="minorBidi" w:cstheme="minorBidi"/>
          <w:i/>
          <w:iCs/>
          <w:sz w:val="24"/>
          <w:szCs w:val="24"/>
        </w:rPr>
        <w:t>The Scrum Guide</w:t>
      </w:r>
      <w:r w:rsidRPr="00ED72A5">
        <w:rPr>
          <w:rFonts w:asciiTheme="minorBidi" w:hAnsiTheme="minorBidi" w:cstheme="minorBidi"/>
          <w:sz w:val="24"/>
          <w:szCs w:val="24"/>
        </w:rPr>
        <w:t>. Scrum.org, 2020. [En línea]. Disponible en: https://scrumguides.org</w:t>
      </w:r>
    </w:p>
    <w:p w14:paraId="50BE56AD"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5]</w:t>
      </w:r>
      <w:r w:rsidRPr="00ED72A5">
        <w:rPr>
          <w:rFonts w:asciiTheme="minorBidi" w:hAnsiTheme="minorBidi" w:cstheme="minorBidi"/>
          <w:sz w:val="24"/>
          <w:szCs w:val="24"/>
        </w:rPr>
        <w:tab/>
        <w:t xml:space="preserve">K. Beck, </w:t>
      </w:r>
      <w:r w:rsidRPr="00ED72A5">
        <w:rPr>
          <w:rFonts w:asciiTheme="minorBidi" w:hAnsiTheme="minorBidi" w:cstheme="minorBidi"/>
          <w:i/>
          <w:iCs/>
          <w:sz w:val="24"/>
          <w:szCs w:val="24"/>
        </w:rPr>
        <w:t>Extreme Programming Explained: Embrace Change</w:t>
      </w:r>
      <w:r w:rsidRPr="00ED72A5">
        <w:rPr>
          <w:rFonts w:asciiTheme="minorBidi" w:hAnsiTheme="minorBidi" w:cstheme="minorBidi"/>
          <w:sz w:val="24"/>
          <w:szCs w:val="24"/>
        </w:rPr>
        <w:t>. Boston, MA: Addison-Wesley, 2000.</w:t>
      </w:r>
    </w:p>
    <w:p w14:paraId="530D1A9C" w14:textId="12677B5C" w:rsidR="003A1905" w:rsidRPr="00ED72A5" w:rsidRDefault="00ED72A5" w:rsidP="00DB4269">
      <w:pPr>
        <w:spacing w:line="360" w:lineRule="auto"/>
        <w:jc w:val="both"/>
        <w:rPr>
          <w:rFonts w:asciiTheme="minorBidi" w:hAnsiTheme="minorBidi" w:cstheme="minorBidi"/>
          <w:sz w:val="24"/>
          <w:szCs w:val="24"/>
        </w:rPr>
      </w:pPr>
      <w:r w:rsidRPr="00ED72A5">
        <w:rPr>
          <w:rFonts w:asciiTheme="minorBidi" w:hAnsiTheme="minorBidi" w:cstheme="minorBidi"/>
          <w:sz w:val="24"/>
          <w:szCs w:val="24"/>
        </w:rPr>
        <w:fldChar w:fldCharType="end"/>
      </w:r>
    </w:p>
    <w:p w14:paraId="3C274CC7" w14:textId="6798E8E8" w:rsidR="00A3153D" w:rsidRPr="00ED72A5" w:rsidRDefault="00A3153D" w:rsidP="00ED72A5">
      <w:pPr>
        <w:spacing w:line="360" w:lineRule="auto"/>
        <w:rPr>
          <w:rFonts w:asciiTheme="minorBidi" w:hAnsiTheme="minorBidi" w:cstheme="minorBidi"/>
          <w:sz w:val="24"/>
          <w:szCs w:val="24"/>
        </w:rPr>
      </w:pPr>
      <w:r w:rsidRPr="00ED72A5">
        <w:rPr>
          <w:rFonts w:asciiTheme="minorBidi" w:hAnsiTheme="minorBidi" w:cstheme="minorBidi"/>
          <w:sz w:val="24"/>
          <w:szCs w:val="24"/>
        </w:rPr>
        <w:br w:type="page"/>
      </w:r>
    </w:p>
    <w:p w14:paraId="637E3CCC" w14:textId="77777777" w:rsidR="00D34AB2" w:rsidRPr="00ED72A5" w:rsidRDefault="0044568F" w:rsidP="00ED72A5">
      <w:pPr>
        <w:pStyle w:val="Ttulo1"/>
        <w:spacing w:line="360" w:lineRule="auto"/>
        <w:rPr>
          <w:rFonts w:asciiTheme="minorBidi" w:hAnsiTheme="minorBidi" w:cstheme="minorBidi"/>
        </w:rPr>
      </w:pPr>
      <w:bookmarkStart w:id="18" w:name="_Toc216997024"/>
      <w:r w:rsidRPr="00ED72A5">
        <w:rPr>
          <w:rFonts w:asciiTheme="minorBidi" w:hAnsiTheme="minorBidi" w:cstheme="minorBidi"/>
        </w:rPr>
        <w:lastRenderedPageBreak/>
        <w:t>Anexos</w:t>
      </w:r>
      <w:bookmarkEnd w:id="18"/>
    </w:p>
    <w:p w14:paraId="63875F8F" w14:textId="3E090760" w:rsidR="003A5377" w:rsidRPr="00ED72A5" w:rsidRDefault="003A5377" w:rsidP="00ED72A5">
      <w:pPr>
        <w:pStyle w:val="Ttulo2"/>
        <w:spacing w:line="360" w:lineRule="auto"/>
        <w:rPr>
          <w:rFonts w:asciiTheme="minorBidi" w:hAnsiTheme="minorBidi" w:cstheme="minorBidi"/>
          <w:sz w:val="24"/>
          <w:szCs w:val="24"/>
        </w:rPr>
      </w:pPr>
      <w:bookmarkStart w:id="19" w:name="_Toc216997025"/>
      <w:r w:rsidRPr="00ED72A5">
        <w:rPr>
          <w:rFonts w:asciiTheme="minorBidi" w:hAnsiTheme="minorBidi" w:cstheme="minorBidi"/>
          <w:sz w:val="24"/>
          <w:szCs w:val="24"/>
        </w:rPr>
        <w:t>Pseudocódigo implementado con PSeInt</w:t>
      </w:r>
      <w:bookmarkEnd w:id="19"/>
    </w:p>
    <w:p w14:paraId="1ED49B8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Proceso </w:t>
      </w:r>
      <w:proofErr w:type="spellStart"/>
      <w:r w:rsidRPr="00ED72A5">
        <w:rPr>
          <w:rFonts w:asciiTheme="minorBidi" w:hAnsiTheme="minorBidi" w:cstheme="minorBidi"/>
          <w:sz w:val="24"/>
          <w:szCs w:val="24"/>
        </w:rPr>
        <w:t>Sistema_Gestion_Financiera_Personal</w:t>
      </w:r>
      <w:proofErr w:type="spellEnd"/>
    </w:p>
    <w:p w14:paraId="5D5FE9ED"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439E1F6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2427D1B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DECLARACIÓN DE VARIABLES</w:t>
      </w:r>
    </w:p>
    <w:p w14:paraId="26A539C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2BA5D75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ingreso_fijo</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ingreso_variable</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xml:space="preserve"> Como Real</w:t>
      </w:r>
    </w:p>
    <w:p w14:paraId="1442F4D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_alimentacion</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vivienda</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servicios</w:t>
      </w:r>
      <w:proofErr w:type="spellEnd"/>
      <w:r w:rsidRPr="00ED72A5">
        <w:rPr>
          <w:rFonts w:asciiTheme="minorBidi" w:hAnsiTheme="minorBidi" w:cstheme="minorBidi"/>
          <w:sz w:val="24"/>
          <w:szCs w:val="24"/>
        </w:rPr>
        <w:t xml:space="preserve"> Como Real</w:t>
      </w:r>
    </w:p>
    <w:p w14:paraId="67B83DA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_transporte</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educacion</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salud</w:t>
      </w:r>
      <w:proofErr w:type="spellEnd"/>
      <w:r w:rsidRPr="00ED72A5">
        <w:rPr>
          <w:rFonts w:asciiTheme="minorBidi" w:hAnsiTheme="minorBidi" w:cstheme="minorBidi"/>
          <w:sz w:val="24"/>
          <w:szCs w:val="24"/>
        </w:rPr>
        <w:t xml:space="preserve"> Como Real</w:t>
      </w:r>
    </w:p>
    <w:p w14:paraId="22218C6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_ocio</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ropa</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streaming</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otros</w:t>
      </w:r>
      <w:proofErr w:type="spellEnd"/>
      <w:r w:rsidRPr="00ED72A5">
        <w:rPr>
          <w:rFonts w:asciiTheme="minorBidi" w:hAnsiTheme="minorBidi" w:cstheme="minorBidi"/>
          <w:sz w:val="24"/>
          <w:szCs w:val="24"/>
        </w:rPr>
        <w:t xml:space="preserve"> Como Real</w:t>
      </w:r>
    </w:p>
    <w:p w14:paraId="7C1329D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Como Real</w:t>
      </w:r>
    </w:p>
    <w:p w14:paraId="063A388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ahorro_actual</w:t>
      </w:r>
      <w:proofErr w:type="spellEnd"/>
      <w:r w:rsidRPr="00ED72A5">
        <w:rPr>
          <w:rFonts w:asciiTheme="minorBidi" w:hAnsiTheme="minorBidi" w:cstheme="minorBidi"/>
          <w:sz w:val="24"/>
          <w:szCs w:val="24"/>
        </w:rPr>
        <w:t xml:space="preserve"> Como Real</w:t>
      </w:r>
    </w:p>
    <w:p w14:paraId="0297C89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xml:space="preserve"> Como Real</w:t>
      </w:r>
    </w:p>
    <w:p w14:paraId="13F74D7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1642E7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B587B3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ENTRADA DE DATOS</w:t>
      </w:r>
    </w:p>
    <w:p w14:paraId="1C7B552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27E9C2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SISTEMA DE GESTIÓN FINANCIERA PERSONAL ==="</w:t>
      </w:r>
    </w:p>
    <w:p w14:paraId="0E3935A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e su ingreso fijo mensual:"</w:t>
      </w:r>
    </w:p>
    <w:p w14:paraId="43CAEA1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ingreso_fijo</w:t>
      </w:r>
      <w:proofErr w:type="spellEnd"/>
    </w:p>
    <w:p w14:paraId="5A83E36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0B6C45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e su ingreso variable mensual:"</w:t>
      </w:r>
    </w:p>
    <w:p w14:paraId="4E97687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ingreso_variable</w:t>
      </w:r>
      <w:proofErr w:type="spellEnd"/>
    </w:p>
    <w:p w14:paraId="218E964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628432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ingreso_fijo</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variable</w:t>
      </w:r>
      <w:proofErr w:type="spellEnd"/>
    </w:p>
    <w:p w14:paraId="01A66C0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88ABEB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2DC3C74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INGRESO DE GASTOS NECESARIOS ==="</w:t>
      </w:r>
    </w:p>
    <w:p w14:paraId="4AC0CEB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alimentación:"</w:t>
      </w:r>
    </w:p>
    <w:p w14:paraId="61C6960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alimentacion</w:t>
      </w:r>
      <w:proofErr w:type="spellEnd"/>
    </w:p>
    <w:p w14:paraId="1A772F3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95B173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vivienda (alquiler o mantenimiento):"</w:t>
      </w:r>
    </w:p>
    <w:p w14:paraId="66956DD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vivienda</w:t>
      </w:r>
      <w:proofErr w:type="spellEnd"/>
    </w:p>
    <w:p w14:paraId="0DA3D66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1650C9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servicios (agua, luz, internet):"</w:t>
      </w:r>
    </w:p>
    <w:p w14:paraId="7CA0577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servicios</w:t>
      </w:r>
      <w:proofErr w:type="spellEnd"/>
    </w:p>
    <w:p w14:paraId="2E4857E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28622E4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transporte:"</w:t>
      </w:r>
    </w:p>
    <w:p w14:paraId="599684C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transporte</w:t>
      </w:r>
      <w:proofErr w:type="spellEnd"/>
    </w:p>
    <w:p w14:paraId="7E70B37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44A1A8A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educación:"</w:t>
      </w:r>
    </w:p>
    <w:p w14:paraId="08D0195D"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educacion</w:t>
      </w:r>
      <w:proofErr w:type="spellEnd"/>
    </w:p>
    <w:p w14:paraId="3269C09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E0DC5A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salud:"</w:t>
      </w:r>
    </w:p>
    <w:p w14:paraId="11649A5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salud</w:t>
      </w:r>
      <w:proofErr w:type="spellEnd"/>
    </w:p>
    <w:p w14:paraId="5B81F36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lastRenderedPageBreak/>
        <w:tab/>
      </w:r>
    </w:p>
    <w:p w14:paraId="2364145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_alimentacion</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vivienda</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servicios</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transporte</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educacion</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salud</w:t>
      </w:r>
      <w:proofErr w:type="spellEnd"/>
    </w:p>
    <w:p w14:paraId="516DC1A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AAAC7E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04C4F25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INGRESO DE GASTOS DISCRECIONALES ==="</w:t>
      </w:r>
    </w:p>
    <w:p w14:paraId="1292D23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ocio y entretenimiento:"</w:t>
      </w:r>
    </w:p>
    <w:p w14:paraId="25969E0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ocio</w:t>
      </w:r>
      <w:proofErr w:type="spellEnd"/>
    </w:p>
    <w:p w14:paraId="1E3978E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DDF907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ropa:"</w:t>
      </w:r>
    </w:p>
    <w:p w14:paraId="24B592E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ropa</w:t>
      </w:r>
      <w:proofErr w:type="spellEnd"/>
    </w:p>
    <w:p w14:paraId="64D061F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294AD1E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w:t>
      </w:r>
      <w:proofErr w:type="spellStart"/>
      <w:r w:rsidRPr="00ED72A5">
        <w:rPr>
          <w:rFonts w:asciiTheme="minorBidi" w:hAnsiTheme="minorBidi" w:cstheme="minorBidi"/>
          <w:sz w:val="24"/>
          <w:szCs w:val="24"/>
        </w:rPr>
        <w:t>streaming</w:t>
      </w:r>
      <w:proofErr w:type="spellEnd"/>
      <w:r w:rsidRPr="00ED72A5">
        <w:rPr>
          <w:rFonts w:asciiTheme="minorBidi" w:hAnsiTheme="minorBidi" w:cstheme="minorBidi"/>
          <w:sz w:val="24"/>
          <w:szCs w:val="24"/>
        </w:rPr>
        <w:t xml:space="preserve"> y suscripciones:"</w:t>
      </w:r>
    </w:p>
    <w:p w14:paraId="3662E22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streaming</w:t>
      </w:r>
      <w:proofErr w:type="spellEnd"/>
    </w:p>
    <w:p w14:paraId="0A8AF99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094EBC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Otros gastos:"</w:t>
      </w:r>
    </w:p>
    <w:p w14:paraId="3C25B1F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otros</w:t>
      </w:r>
      <w:proofErr w:type="spellEnd"/>
    </w:p>
    <w:p w14:paraId="0D2942ED"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02F92AA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_ocio</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ropa</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streaming</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otros</w:t>
      </w:r>
      <w:proofErr w:type="spellEnd"/>
    </w:p>
    <w:p w14:paraId="2BE731F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5F74F25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24824FD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e el monto que destina al ahorro mensual:"</w:t>
      </w:r>
    </w:p>
    <w:p w14:paraId="363CFF0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ahorro_actual</w:t>
      </w:r>
      <w:proofErr w:type="spellEnd"/>
    </w:p>
    <w:p w14:paraId="5D11BF2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0CDE6FA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C6DBCD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PROCESO</w:t>
      </w:r>
    </w:p>
    <w:p w14:paraId="28F1A0C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58B0C52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 100</w:t>
      </w:r>
    </w:p>
    <w:p w14:paraId="10878BF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 100</w:t>
      </w:r>
    </w:p>
    <w:p w14:paraId="3B11115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ahorro_actual</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 100</w:t>
      </w:r>
    </w:p>
    <w:p w14:paraId="18D3208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694BB4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2E18EE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SALIDA DE RESULTADOS</w:t>
      </w:r>
    </w:p>
    <w:p w14:paraId="6232F96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58977A1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4634176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RESUMEN FINANCIERO MENSUAL ==="</w:t>
      </w:r>
    </w:p>
    <w:p w14:paraId="5773A49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o total: S/ ", </w:t>
      </w:r>
      <w:proofErr w:type="spellStart"/>
      <w:r w:rsidRPr="00ED72A5">
        <w:rPr>
          <w:rFonts w:asciiTheme="minorBidi" w:hAnsiTheme="minorBidi" w:cstheme="minorBidi"/>
          <w:sz w:val="24"/>
          <w:szCs w:val="24"/>
        </w:rPr>
        <w:t>ingreso_total</w:t>
      </w:r>
      <w:proofErr w:type="spellEnd"/>
    </w:p>
    <w:p w14:paraId="0A7DEF3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necesarios: S/ ",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 (",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w:t>
      </w:r>
    </w:p>
    <w:p w14:paraId="1C4F4AA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discrecionales: S/ ",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 (",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w:t>
      </w:r>
    </w:p>
    <w:p w14:paraId="28EFC68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Ahorro mensual: S/ ", </w:t>
      </w:r>
      <w:proofErr w:type="spellStart"/>
      <w:r w:rsidRPr="00ED72A5">
        <w:rPr>
          <w:rFonts w:asciiTheme="minorBidi" w:hAnsiTheme="minorBidi" w:cstheme="minorBidi"/>
          <w:sz w:val="24"/>
          <w:szCs w:val="24"/>
        </w:rPr>
        <w:t>ahorro_actual</w:t>
      </w:r>
      <w:proofErr w:type="spellEnd"/>
      <w:r w:rsidRPr="00ED72A5">
        <w:rPr>
          <w:rFonts w:asciiTheme="minorBidi" w:hAnsiTheme="minorBidi" w:cstheme="minorBidi"/>
          <w:sz w:val="24"/>
          <w:szCs w:val="24"/>
        </w:rPr>
        <w:t xml:space="preserve">, " (",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w:t>
      </w:r>
    </w:p>
    <w:p w14:paraId="11A0FFE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886950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0E10831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gramStart"/>
      <w:r w:rsidRPr="00ED72A5">
        <w:rPr>
          <w:rFonts w:asciiTheme="minorBidi" w:hAnsiTheme="minorBidi" w:cstheme="minorBidi"/>
          <w:sz w:val="24"/>
          <w:szCs w:val="24"/>
        </w:rPr>
        <w:t>Escribir "=== EVALUACIÓN SEGÚN REGLA 50?</w:t>
      </w:r>
      <w:proofErr w:type="gramEnd"/>
      <w:r w:rsidRPr="00ED72A5">
        <w:rPr>
          <w:rFonts w:asciiTheme="minorBidi" w:hAnsiTheme="minorBidi" w:cstheme="minorBidi"/>
          <w:sz w:val="24"/>
          <w:szCs w:val="24"/>
        </w:rPr>
        <w:t>30?20 ==="</w:t>
      </w:r>
    </w:p>
    <w:p w14:paraId="2A81D6C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52189C4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Si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xml:space="preserve"> &lt;= 50 Entonces</w:t>
      </w:r>
    </w:p>
    <w:p w14:paraId="15312F4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necesarios dentro del rango recomendado."</w:t>
      </w:r>
    </w:p>
    <w:p w14:paraId="1AEFB9E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iNo</w:t>
      </w:r>
      <w:proofErr w:type="spellEnd"/>
    </w:p>
    <w:p w14:paraId="79BC414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lastRenderedPageBreak/>
        <w:t xml:space="preserve">        Escribir "Gastos necesarios superan el 50% recomendado."</w:t>
      </w:r>
    </w:p>
    <w:p w14:paraId="46209FD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FinSi</w:t>
      </w:r>
      <w:proofErr w:type="spellEnd"/>
    </w:p>
    <w:p w14:paraId="6CA03E7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5A8A1D4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Si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xml:space="preserve"> &lt;= 30 Entonces</w:t>
      </w:r>
    </w:p>
    <w:p w14:paraId="7F91D49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discrecionales dentro del rango recomendado."</w:t>
      </w:r>
    </w:p>
    <w:p w14:paraId="18951CE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iNo</w:t>
      </w:r>
      <w:proofErr w:type="spellEnd"/>
    </w:p>
    <w:p w14:paraId="2B830D4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discrecionales superan el 30% recomendado."</w:t>
      </w:r>
    </w:p>
    <w:p w14:paraId="5DA0650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FinSi</w:t>
      </w:r>
      <w:proofErr w:type="spellEnd"/>
    </w:p>
    <w:p w14:paraId="6D51C03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4491BE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Si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xml:space="preserve"> &gt;= 20 Entonces</w:t>
      </w:r>
    </w:p>
    <w:p w14:paraId="33BF95A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gramStart"/>
      <w:r w:rsidRPr="00ED72A5">
        <w:rPr>
          <w:rFonts w:asciiTheme="minorBidi" w:hAnsiTheme="minorBidi" w:cstheme="minorBidi"/>
          <w:sz w:val="24"/>
          <w:szCs w:val="24"/>
        </w:rPr>
        <w:t>Escribir "Ahorro adecuado según la regla 50?</w:t>
      </w:r>
      <w:proofErr w:type="gramEnd"/>
      <w:r w:rsidRPr="00ED72A5">
        <w:rPr>
          <w:rFonts w:asciiTheme="minorBidi" w:hAnsiTheme="minorBidi" w:cstheme="minorBidi"/>
          <w:sz w:val="24"/>
          <w:szCs w:val="24"/>
        </w:rPr>
        <w:t>30?20."</w:t>
      </w:r>
    </w:p>
    <w:p w14:paraId="57DC03F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iNo</w:t>
      </w:r>
      <w:proofErr w:type="spellEnd"/>
    </w:p>
    <w:p w14:paraId="2E905F8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Se recomienda aumentar el porcentaje de ahorro."</w:t>
      </w:r>
    </w:p>
    <w:p w14:paraId="73ADF7F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FinSi</w:t>
      </w:r>
      <w:proofErr w:type="spellEnd"/>
    </w:p>
    <w:p w14:paraId="740DA4F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4A7EEF2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02A9670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racias por utilizar el sistema."</w:t>
      </w:r>
    </w:p>
    <w:p w14:paraId="37E2A32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07227CF1" w14:textId="0C99012F" w:rsidR="003A5377" w:rsidRPr="00ED72A5" w:rsidRDefault="0013418B" w:rsidP="00B72FA0">
      <w:pPr>
        <w:spacing w:after="0" w:line="240" w:lineRule="auto"/>
        <w:rPr>
          <w:rFonts w:asciiTheme="minorBidi" w:hAnsiTheme="minorBidi" w:cstheme="minorBidi"/>
          <w:sz w:val="24"/>
          <w:szCs w:val="24"/>
        </w:rPr>
      </w:pPr>
      <w:proofErr w:type="spellStart"/>
      <w:r w:rsidRPr="00ED72A5">
        <w:rPr>
          <w:rFonts w:asciiTheme="minorBidi" w:hAnsiTheme="minorBidi" w:cstheme="minorBidi"/>
          <w:sz w:val="24"/>
          <w:szCs w:val="24"/>
        </w:rPr>
        <w:t>FinProceso</w:t>
      </w:r>
      <w:proofErr w:type="spellEnd"/>
    </w:p>
    <w:p w14:paraId="37B663C5" w14:textId="701F6CC7" w:rsidR="003A5377" w:rsidRPr="00ED72A5" w:rsidRDefault="00910FB9" w:rsidP="00910FB9">
      <w:pPr>
        <w:rPr>
          <w:rFonts w:asciiTheme="minorBidi" w:hAnsiTheme="minorBidi" w:cstheme="minorBidi"/>
          <w:sz w:val="24"/>
          <w:szCs w:val="24"/>
        </w:rPr>
      </w:pPr>
      <w:r>
        <w:rPr>
          <w:rFonts w:asciiTheme="minorBidi" w:hAnsiTheme="minorBidi" w:cstheme="minorBidi"/>
          <w:sz w:val="24"/>
          <w:szCs w:val="24"/>
        </w:rPr>
        <w:br w:type="page"/>
      </w:r>
    </w:p>
    <w:p w14:paraId="2EBE8135" w14:textId="09F10C63" w:rsidR="003A5377" w:rsidRPr="00ED72A5" w:rsidRDefault="003A5377" w:rsidP="00ED72A5">
      <w:pPr>
        <w:pStyle w:val="Ttulo2"/>
        <w:spacing w:line="360" w:lineRule="auto"/>
        <w:rPr>
          <w:rFonts w:asciiTheme="minorBidi" w:hAnsiTheme="minorBidi" w:cstheme="minorBidi"/>
          <w:sz w:val="24"/>
          <w:szCs w:val="24"/>
        </w:rPr>
      </w:pPr>
      <w:bookmarkStart w:id="20" w:name="_Toc216997026"/>
      <w:r w:rsidRPr="00ED72A5">
        <w:rPr>
          <w:rFonts w:asciiTheme="minorBidi" w:hAnsiTheme="minorBidi" w:cstheme="minorBidi"/>
          <w:sz w:val="24"/>
          <w:szCs w:val="24"/>
        </w:rPr>
        <w:lastRenderedPageBreak/>
        <w:t>Evidencia de ejecución del programa</w:t>
      </w:r>
      <w:bookmarkEnd w:id="20"/>
    </w:p>
    <w:p w14:paraId="40682AAF" w14:textId="7D3E59A1" w:rsidR="003A5377" w:rsidRPr="00ED72A5" w:rsidRDefault="00CD74C2" w:rsidP="00ED72A5">
      <w:pPr>
        <w:spacing w:line="360" w:lineRule="auto"/>
        <w:rPr>
          <w:rFonts w:asciiTheme="minorBidi" w:hAnsiTheme="minorBidi" w:cstheme="minorBidi"/>
          <w:sz w:val="24"/>
          <w:szCs w:val="24"/>
        </w:rPr>
      </w:pPr>
      <w:r w:rsidRPr="00ED72A5">
        <w:rPr>
          <w:rFonts w:asciiTheme="minorBidi" w:hAnsiTheme="minorBidi" w:cstheme="minorBidi"/>
          <w:noProof/>
          <w:sz w:val="24"/>
          <w:szCs w:val="24"/>
        </w:rPr>
        <w:drawing>
          <wp:inline distT="0" distB="0" distL="0" distR="0" wp14:anchorId="5C016534" wp14:editId="01C3DCF5">
            <wp:extent cx="4229100" cy="7480911"/>
            <wp:effectExtent l="0" t="0" r="0" b="6350"/>
            <wp:docPr id="627700305"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068183" name="Gráfico 472068183"/>
                    <pic:cNvPicPr/>
                  </pic:nvPicPr>
                  <pic:blipFill rotWithShape="1">
                    <a:blip r:embed="rId12">
                      <a:extLst>
                        <a:ext uri="{96DAC541-7B7A-43D3-8B79-37D633B846F1}">
                          <asvg:svgBlip xmlns:asvg="http://schemas.microsoft.com/office/drawing/2016/SVG/main" r:embed="rId13"/>
                        </a:ext>
                      </a:extLst>
                    </a:blip>
                    <a:srcRect b="40628"/>
                    <a:stretch>
                      <a:fillRect/>
                    </a:stretch>
                  </pic:blipFill>
                  <pic:spPr bwMode="auto">
                    <a:xfrm>
                      <a:off x="0" y="0"/>
                      <a:ext cx="4235627" cy="7492456"/>
                    </a:xfrm>
                    <a:prstGeom prst="rect">
                      <a:avLst/>
                    </a:prstGeom>
                    <a:ln>
                      <a:noFill/>
                    </a:ln>
                    <a:extLst>
                      <a:ext uri="{53640926-AAD7-44D8-BBD7-CCE9431645EC}">
                        <a14:shadowObscured xmlns:a14="http://schemas.microsoft.com/office/drawing/2010/main"/>
                      </a:ext>
                    </a:extLst>
                  </pic:spPr>
                </pic:pic>
              </a:graphicData>
            </a:graphic>
          </wp:inline>
        </w:drawing>
      </w:r>
    </w:p>
    <w:p w14:paraId="7CEF3ED7" w14:textId="59FE01B6" w:rsidR="00D34AB2" w:rsidRPr="00ED72A5" w:rsidRDefault="0013418B" w:rsidP="00ED72A5">
      <w:pPr>
        <w:spacing w:line="360" w:lineRule="auto"/>
        <w:rPr>
          <w:rFonts w:asciiTheme="minorBidi" w:hAnsiTheme="minorBidi" w:cstheme="minorBidi"/>
          <w:sz w:val="24"/>
          <w:szCs w:val="24"/>
        </w:rPr>
      </w:pPr>
      <w:r w:rsidRPr="00ED72A5">
        <w:rPr>
          <w:rFonts w:asciiTheme="minorBidi" w:hAnsiTheme="minorBidi" w:cstheme="minorBidi"/>
          <w:noProof/>
          <w:sz w:val="24"/>
          <w:szCs w:val="24"/>
        </w:rPr>
        <w:lastRenderedPageBreak/>
        <w:drawing>
          <wp:inline distT="0" distB="0" distL="0" distR="0" wp14:anchorId="009495FD" wp14:editId="3246269B">
            <wp:extent cx="4953000" cy="8216377"/>
            <wp:effectExtent l="0" t="0" r="0" b="0"/>
            <wp:docPr id="47206818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068183" name="Gráfico 472068183"/>
                    <pic:cNvPicPr/>
                  </pic:nvPicPr>
                  <pic:blipFill rotWithShape="1">
                    <a:blip r:embed="rId12">
                      <a:extLst>
                        <a:ext uri="{96DAC541-7B7A-43D3-8B79-37D633B846F1}">
                          <asvg:svgBlip xmlns:asvg="http://schemas.microsoft.com/office/drawing/2016/SVG/main" r:embed="rId13"/>
                        </a:ext>
                      </a:extLst>
                    </a:blip>
                    <a:srcRect t="44321"/>
                    <a:stretch>
                      <a:fillRect/>
                    </a:stretch>
                  </pic:blipFill>
                  <pic:spPr bwMode="auto">
                    <a:xfrm>
                      <a:off x="0" y="0"/>
                      <a:ext cx="4962405" cy="8231979"/>
                    </a:xfrm>
                    <a:prstGeom prst="rect">
                      <a:avLst/>
                    </a:prstGeom>
                    <a:ln>
                      <a:noFill/>
                    </a:ln>
                    <a:extLst>
                      <a:ext uri="{53640926-AAD7-44D8-BBD7-CCE9431645EC}">
                        <a14:shadowObscured xmlns:a14="http://schemas.microsoft.com/office/drawing/2010/main"/>
                      </a:ext>
                    </a:extLst>
                  </pic:spPr>
                </pic:pic>
              </a:graphicData>
            </a:graphic>
          </wp:inline>
        </w:drawing>
      </w:r>
    </w:p>
    <w:p w14:paraId="2E88306B" w14:textId="514DB097" w:rsidR="00B72FA0" w:rsidRDefault="00B72FA0">
      <w:pPr>
        <w:rPr>
          <w:rFonts w:asciiTheme="minorBidi" w:hAnsiTheme="minorBidi" w:cstheme="minorBidi"/>
          <w:sz w:val="24"/>
          <w:szCs w:val="24"/>
        </w:rPr>
      </w:pPr>
      <w:r>
        <w:rPr>
          <w:rFonts w:asciiTheme="minorBidi" w:hAnsiTheme="minorBidi" w:cstheme="minorBidi"/>
          <w:sz w:val="24"/>
          <w:szCs w:val="24"/>
        </w:rPr>
        <w:br w:type="page"/>
      </w:r>
    </w:p>
    <w:p w14:paraId="2C7C72CA" w14:textId="216101E9" w:rsidR="00931FCA" w:rsidRDefault="00B72FA0" w:rsidP="00B72FA0">
      <w:pPr>
        <w:pStyle w:val="Ttulo2"/>
        <w:spacing w:line="360" w:lineRule="auto"/>
        <w:rPr>
          <w:rFonts w:asciiTheme="minorBidi" w:hAnsiTheme="minorBidi" w:cstheme="minorBidi"/>
          <w:sz w:val="24"/>
          <w:szCs w:val="24"/>
        </w:rPr>
      </w:pPr>
      <w:bookmarkStart w:id="21" w:name="_Toc216997027"/>
      <w:r>
        <w:rPr>
          <w:rFonts w:asciiTheme="minorBidi" w:hAnsiTheme="minorBidi" w:cstheme="minorBidi"/>
          <w:sz w:val="24"/>
          <w:szCs w:val="24"/>
        </w:rPr>
        <w:lastRenderedPageBreak/>
        <w:t>Código en Python (Notebook)</w:t>
      </w:r>
      <w:bookmarkEnd w:id="21"/>
    </w:p>
    <w:p w14:paraId="5E548AE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Sistema de gestión financiera personal</w:t>
      </w:r>
    </w:p>
    <w:p w14:paraId="6C614D2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Asignatura:*</w:t>
      </w:r>
      <w:proofErr w:type="gramEnd"/>
      <w:r w:rsidRPr="00B72FA0">
        <w:rPr>
          <w:rFonts w:asciiTheme="minorBidi" w:hAnsiTheme="minorBidi" w:cstheme="minorBidi"/>
          <w:sz w:val="24"/>
          <w:szCs w:val="24"/>
        </w:rPr>
        <w:t>* Fundamentos de la programación</w:t>
      </w:r>
    </w:p>
    <w:p w14:paraId="6BDABD51" w14:textId="77777777" w:rsidR="00B72FA0" w:rsidRPr="00B72FA0" w:rsidRDefault="00B72FA0" w:rsidP="00B72FA0">
      <w:pPr>
        <w:spacing w:after="0" w:line="240" w:lineRule="auto"/>
        <w:rPr>
          <w:rFonts w:asciiTheme="minorBidi" w:hAnsiTheme="minorBidi" w:cstheme="minorBidi"/>
          <w:sz w:val="24"/>
          <w:szCs w:val="24"/>
        </w:rPr>
      </w:pPr>
    </w:p>
    <w:p w14:paraId="419DC3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Docente:*</w:t>
      </w:r>
      <w:proofErr w:type="gramEnd"/>
      <w:r w:rsidRPr="00B72FA0">
        <w:rPr>
          <w:rFonts w:asciiTheme="minorBidi" w:hAnsiTheme="minorBidi" w:cstheme="minorBidi"/>
          <w:sz w:val="24"/>
          <w:szCs w:val="24"/>
        </w:rPr>
        <w:t xml:space="preserve">* Mo. </w:t>
      </w:r>
      <w:proofErr w:type="spellStart"/>
      <w:r w:rsidRPr="00B72FA0">
        <w:rPr>
          <w:rFonts w:asciiTheme="minorBidi" w:hAnsiTheme="minorBidi" w:cstheme="minorBidi"/>
          <w:sz w:val="24"/>
          <w:szCs w:val="24"/>
        </w:rPr>
        <w:t>Huanco</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rcia</w:t>
      </w:r>
      <w:proofErr w:type="spellEnd"/>
      <w:r w:rsidRPr="00B72FA0">
        <w:rPr>
          <w:rFonts w:asciiTheme="minorBidi" w:hAnsiTheme="minorBidi" w:cstheme="minorBidi"/>
          <w:sz w:val="24"/>
          <w:szCs w:val="24"/>
        </w:rPr>
        <w:t>, Analy Rosario</w:t>
      </w:r>
    </w:p>
    <w:p w14:paraId="5C729D3C" w14:textId="77777777" w:rsidR="00B72FA0" w:rsidRPr="00B72FA0" w:rsidRDefault="00B72FA0" w:rsidP="00B72FA0">
      <w:pPr>
        <w:spacing w:after="0" w:line="240" w:lineRule="auto"/>
        <w:rPr>
          <w:rFonts w:asciiTheme="minorBidi" w:hAnsiTheme="minorBidi" w:cstheme="minorBidi"/>
          <w:sz w:val="24"/>
          <w:szCs w:val="24"/>
        </w:rPr>
      </w:pPr>
    </w:p>
    <w:p w14:paraId="3406F8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Integrantes:*</w:t>
      </w:r>
      <w:proofErr w:type="gramEnd"/>
      <w:r w:rsidRPr="00B72FA0">
        <w:rPr>
          <w:rFonts w:asciiTheme="minorBidi" w:hAnsiTheme="minorBidi" w:cstheme="minorBidi"/>
          <w:sz w:val="24"/>
          <w:szCs w:val="24"/>
        </w:rPr>
        <w:t>*</w:t>
      </w:r>
    </w:p>
    <w:p w14:paraId="0A85151E" w14:textId="77777777" w:rsidR="00B72FA0" w:rsidRPr="00B72FA0" w:rsidRDefault="00B72FA0" w:rsidP="00B72FA0">
      <w:pPr>
        <w:spacing w:after="0" w:line="240" w:lineRule="auto"/>
        <w:rPr>
          <w:rFonts w:asciiTheme="minorBidi" w:hAnsiTheme="minorBidi" w:cstheme="minorBidi"/>
          <w:sz w:val="24"/>
          <w:szCs w:val="24"/>
        </w:rPr>
      </w:pPr>
    </w:p>
    <w:p w14:paraId="2E87DE8A" w14:textId="77777777" w:rsidR="00B72FA0" w:rsidRPr="00B72FA0" w:rsidRDefault="00B72FA0" w:rsidP="00B72FA0">
      <w:pPr>
        <w:spacing w:after="0" w:line="240" w:lineRule="auto"/>
        <w:rPr>
          <w:rFonts w:asciiTheme="minorBidi" w:hAnsiTheme="minorBidi" w:cstheme="minorBidi"/>
          <w:sz w:val="24"/>
          <w:szCs w:val="24"/>
        </w:rPr>
      </w:pPr>
    </w:p>
    <w:p w14:paraId="2D71284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1.  Castro Palomino, María de las Nieves</w:t>
      </w:r>
    </w:p>
    <w:p w14:paraId="692304F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2.</w:t>
      </w:r>
      <w:r w:rsidRPr="00B72FA0">
        <w:rPr>
          <w:rFonts w:asciiTheme="minorBidi" w:hAnsiTheme="minorBidi" w:cstheme="minorBidi"/>
          <w:sz w:val="24"/>
          <w:szCs w:val="24"/>
        </w:rPr>
        <w:tab/>
        <w:t>Espinoza Gobea, Oscar Martin</w:t>
      </w:r>
    </w:p>
    <w:p w14:paraId="7F820AA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3.</w:t>
      </w:r>
      <w:r w:rsidRPr="00B72FA0">
        <w:rPr>
          <w:rFonts w:asciiTheme="minorBidi" w:hAnsiTheme="minorBidi" w:cstheme="minorBidi"/>
          <w:sz w:val="24"/>
          <w:szCs w:val="24"/>
        </w:rPr>
        <w:tab/>
        <w:t>Hoces Azañero, Reynaldo Emilio</w:t>
      </w:r>
    </w:p>
    <w:p w14:paraId="3AE0DA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4.</w:t>
      </w:r>
      <w:r w:rsidRPr="00B72FA0">
        <w:rPr>
          <w:rFonts w:asciiTheme="minorBidi" w:hAnsiTheme="minorBidi" w:cstheme="minorBidi"/>
          <w:sz w:val="24"/>
          <w:szCs w:val="24"/>
        </w:rPr>
        <w:tab/>
        <w:t xml:space="preserve">Montalvo </w:t>
      </w:r>
      <w:proofErr w:type="spellStart"/>
      <w:r w:rsidRPr="00B72FA0">
        <w:rPr>
          <w:rFonts w:asciiTheme="minorBidi" w:hAnsiTheme="minorBidi" w:cstheme="minorBidi"/>
          <w:sz w:val="24"/>
          <w:szCs w:val="24"/>
        </w:rPr>
        <w:t>Garcia</w:t>
      </w:r>
      <w:proofErr w:type="spellEnd"/>
      <w:r w:rsidRPr="00B72FA0">
        <w:rPr>
          <w:rFonts w:asciiTheme="minorBidi" w:hAnsiTheme="minorBidi" w:cstheme="minorBidi"/>
          <w:sz w:val="24"/>
          <w:szCs w:val="24"/>
        </w:rPr>
        <w:t>, Antony Abel</w:t>
      </w:r>
    </w:p>
    <w:p w14:paraId="5F1A15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5.</w:t>
      </w:r>
      <w:r w:rsidRPr="00B72FA0">
        <w:rPr>
          <w:rFonts w:asciiTheme="minorBidi" w:hAnsiTheme="minorBidi" w:cstheme="minorBidi"/>
          <w:sz w:val="24"/>
          <w:szCs w:val="24"/>
        </w:rPr>
        <w:tab/>
        <w:t>Quispe Vera, Rudi Nelson</w:t>
      </w:r>
    </w:p>
    <w:p w14:paraId="06C883A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6.</w:t>
      </w:r>
      <w:r w:rsidRPr="00B72FA0">
        <w:rPr>
          <w:rFonts w:asciiTheme="minorBidi" w:hAnsiTheme="minorBidi" w:cstheme="minorBidi"/>
          <w:sz w:val="24"/>
          <w:szCs w:val="24"/>
        </w:rPr>
        <w:tab/>
        <w:t xml:space="preserve">Vicente </w:t>
      </w:r>
      <w:proofErr w:type="spellStart"/>
      <w:r w:rsidRPr="00B72FA0">
        <w:rPr>
          <w:rFonts w:asciiTheme="minorBidi" w:hAnsiTheme="minorBidi" w:cstheme="minorBidi"/>
          <w:sz w:val="24"/>
          <w:szCs w:val="24"/>
        </w:rPr>
        <w:t>Puicon</w:t>
      </w:r>
      <w:proofErr w:type="spellEnd"/>
      <w:r w:rsidRPr="00B72FA0">
        <w:rPr>
          <w:rFonts w:asciiTheme="minorBidi" w:hAnsiTheme="minorBidi" w:cstheme="minorBidi"/>
          <w:sz w:val="24"/>
          <w:szCs w:val="24"/>
        </w:rPr>
        <w:t xml:space="preserve"> Jean Pierre</w:t>
      </w:r>
    </w:p>
    <w:p w14:paraId="556EC9D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64173A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Permite crear archivos PDF desde cero mediante código Python,</w:t>
      </w:r>
    </w:p>
    <w:p w14:paraId="67FF8D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sin depender de editores visuales.</w:t>
      </w:r>
    </w:p>
    <w:p w14:paraId="51DFEB2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64C1480" w14:textId="77777777" w:rsidR="00B72FA0" w:rsidRPr="00B72FA0" w:rsidRDefault="00B72FA0" w:rsidP="00B72FA0">
      <w:pPr>
        <w:spacing w:after="0" w:line="240" w:lineRule="auto"/>
        <w:rPr>
          <w:rFonts w:asciiTheme="minorBidi" w:hAnsiTheme="minorBidi" w:cstheme="minorBidi"/>
          <w:sz w:val="24"/>
          <w:szCs w:val="24"/>
        </w:rPr>
      </w:pPr>
      <w:proofErr w:type="gramStart"/>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ip</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stall</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portlab</w:t>
      </w:r>
      <w:proofErr w:type="spellEnd"/>
    </w:p>
    <w:p w14:paraId="7FBB3F3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4D756DE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SISTEMA DE GESTIÓN FINANCIERA PERSONAL</w:t>
      </w:r>
    </w:p>
    <w:p w14:paraId="2D06556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6706BDAF" w14:textId="77777777" w:rsidR="00B72FA0" w:rsidRPr="00B72FA0" w:rsidRDefault="00B72FA0" w:rsidP="00B72FA0">
      <w:pPr>
        <w:spacing w:after="0" w:line="240" w:lineRule="auto"/>
        <w:rPr>
          <w:rFonts w:asciiTheme="minorBidi" w:hAnsiTheme="minorBidi" w:cstheme="minorBidi"/>
          <w:sz w:val="24"/>
          <w:szCs w:val="24"/>
        </w:rPr>
      </w:pPr>
    </w:p>
    <w:p w14:paraId="08A7D30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datetime</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datetime</w:t>
      </w:r>
      <w:proofErr w:type="spellEnd"/>
    </w:p>
    <w:p w14:paraId="2958192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matplotlib.pyplot</w:t>
      </w:r>
      <w:proofErr w:type="spellEnd"/>
      <w:proofErr w:type="gramEnd"/>
      <w:r w:rsidRPr="00B72FA0">
        <w:rPr>
          <w:rFonts w:asciiTheme="minorBidi" w:hAnsiTheme="minorBidi" w:cstheme="minorBidi"/>
          <w:sz w:val="24"/>
          <w:szCs w:val="24"/>
        </w:rPr>
        <w:t xml:space="preserve"> as </w:t>
      </w:r>
      <w:proofErr w:type="spellStart"/>
      <w:r w:rsidRPr="00B72FA0">
        <w:rPr>
          <w:rFonts w:asciiTheme="minorBidi" w:hAnsiTheme="minorBidi" w:cstheme="minorBidi"/>
          <w:sz w:val="24"/>
          <w:szCs w:val="24"/>
        </w:rPr>
        <w:t>plt</w:t>
      </w:r>
      <w:proofErr w:type="spellEnd"/>
    </w:p>
    <w:p w14:paraId="33C8A91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340B56E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FUNCIÓN DE VALIDACIÓN NUMÉRICA</w:t>
      </w:r>
    </w:p>
    <w:p w14:paraId="3211D8A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1B228E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e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eer_numero</w:t>
      </w:r>
      <w:proofErr w:type="spellEnd"/>
      <w:r w:rsidRPr="00B72FA0">
        <w:rPr>
          <w:rFonts w:asciiTheme="minorBidi" w:hAnsiTheme="minorBidi" w:cstheme="minorBidi"/>
          <w:sz w:val="24"/>
          <w:szCs w:val="24"/>
        </w:rPr>
        <w:t>(mensaje):</w:t>
      </w:r>
    </w:p>
    <w:p w14:paraId="5AD73D3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E5556F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Solicita un número al usuario.</w:t>
      </w:r>
    </w:p>
    <w:p w14:paraId="7AF5A9E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No permite texto ni valores negativos.</w:t>
      </w:r>
    </w:p>
    <w:p w14:paraId="3D83E5E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pite la solicitud hasta que el dato sea válido.</w:t>
      </w:r>
    </w:p>
    <w:p w14:paraId="0817807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8A771B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while</w:t>
      </w:r>
      <w:proofErr w:type="spellEnd"/>
      <w:r w:rsidRPr="00B72FA0">
        <w:rPr>
          <w:rFonts w:asciiTheme="minorBidi" w:hAnsiTheme="minorBidi" w:cstheme="minorBidi"/>
          <w:sz w:val="24"/>
          <w:szCs w:val="24"/>
        </w:rPr>
        <w:t xml:space="preserve"> True:</w:t>
      </w:r>
    </w:p>
    <w:p w14:paraId="1AC2BE0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try:</w:t>
      </w:r>
    </w:p>
    <w:p w14:paraId="3C008A4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valor = </w:t>
      </w:r>
      <w:proofErr w:type="spellStart"/>
      <w:r w:rsidRPr="00B72FA0">
        <w:rPr>
          <w:rFonts w:asciiTheme="minorBidi" w:hAnsiTheme="minorBidi" w:cstheme="minorBidi"/>
          <w:sz w:val="24"/>
          <w:szCs w:val="24"/>
        </w:rPr>
        <w:t>float</w:t>
      </w:r>
      <w:proofErr w:type="spellEnd"/>
      <w:r w:rsidRPr="00B72FA0">
        <w:rPr>
          <w:rFonts w:asciiTheme="minorBidi" w:hAnsiTheme="minorBidi" w:cstheme="minorBidi"/>
          <w:sz w:val="24"/>
          <w:szCs w:val="24"/>
        </w:rPr>
        <w:t>(input(mensaje))</w:t>
      </w:r>
    </w:p>
    <w:p w14:paraId="7BC6868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valor &lt; 0:</w:t>
      </w:r>
    </w:p>
    <w:p w14:paraId="0A250CF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El valor no puede ser negativo. Intente nuevamente.")</w:t>
      </w:r>
    </w:p>
    <w:p w14:paraId="4A6E501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05037AB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turn</w:t>
      </w:r>
      <w:proofErr w:type="spellEnd"/>
      <w:r w:rsidRPr="00B72FA0">
        <w:rPr>
          <w:rFonts w:asciiTheme="minorBidi" w:hAnsiTheme="minorBidi" w:cstheme="minorBidi"/>
          <w:sz w:val="24"/>
          <w:szCs w:val="24"/>
        </w:rPr>
        <w:t xml:space="preserve"> valor</w:t>
      </w:r>
    </w:p>
    <w:p w14:paraId="7186A73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xcep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ValueError</w:t>
      </w:r>
      <w:proofErr w:type="spellEnd"/>
      <w:r w:rsidRPr="00B72FA0">
        <w:rPr>
          <w:rFonts w:asciiTheme="minorBidi" w:hAnsiTheme="minorBidi" w:cstheme="minorBidi"/>
          <w:sz w:val="24"/>
          <w:szCs w:val="24"/>
        </w:rPr>
        <w:t>:</w:t>
      </w:r>
    </w:p>
    <w:p w14:paraId="55C933A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Entrada inválida. Por favor ingrese un número.")</w:t>
      </w:r>
    </w:p>
    <w:p w14:paraId="22CE9B1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6B2118B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FUNCIÓN PARA PREGUNTAS S/N</w:t>
      </w:r>
    </w:p>
    <w:p w14:paraId="6FBD663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5007281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e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eer_si_no</w:t>
      </w:r>
      <w:proofErr w:type="spellEnd"/>
      <w:r w:rsidRPr="00B72FA0">
        <w:rPr>
          <w:rFonts w:asciiTheme="minorBidi" w:hAnsiTheme="minorBidi" w:cstheme="minorBidi"/>
          <w:sz w:val="24"/>
          <w:szCs w:val="24"/>
        </w:rPr>
        <w:t>(mensaje):</w:t>
      </w:r>
    </w:p>
    <w:p w14:paraId="3D98F72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304E915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Solicita una respuesta S o N.</w:t>
      </w:r>
    </w:p>
    <w:p w14:paraId="512AD8A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3C73A6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while</w:t>
      </w:r>
      <w:proofErr w:type="spellEnd"/>
      <w:r w:rsidRPr="00B72FA0">
        <w:rPr>
          <w:rFonts w:asciiTheme="minorBidi" w:hAnsiTheme="minorBidi" w:cstheme="minorBidi"/>
          <w:sz w:val="24"/>
          <w:szCs w:val="24"/>
        </w:rPr>
        <w:t xml:space="preserve"> True:</w:t>
      </w:r>
    </w:p>
    <w:p w14:paraId="3D18DEF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spuesta = input(mensaje</w:t>
      </w:r>
      <w:proofErr w:type="gramStart"/>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trip</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lower</w:t>
      </w:r>
      <w:proofErr w:type="spellEnd"/>
      <w:r w:rsidRPr="00B72FA0">
        <w:rPr>
          <w:rFonts w:asciiTheme="minorBidi" w:hAnsiTheme="minorBidi" w:cstheme="minorBidi"/>
          <w:sz w:val="24"/>
          <w:szCs w:val="24"/>
        </w:rPr>
        <w:t>()</w:t>
      </w:r>
    </w:p>
    <w:p w14:paraId="7E2F21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respuesta in ["s", "n"]:</w:t>
      </w:r>
    </w:p>
    <w:p w14:paraId="711FF95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turn</w:t>
      </w:r>
      <w:proofErr w:type="spellEnd"/>
      <w:r w:rsidRPr="00B72FA0">
        <w:rPr>
          <w:rFonts w:asciiTheme="minorBidi" w:hAnsiTheme="minorBidi" w:cstheme="minorBidi"/>
          <w:sz w:val="24"/>
          <w:szCs w:val="24"/>
        </w:rPr>
        <w:t xml:space="preserve"> respuesta</w:t>
      </w:r>
    </w:p>
    <w:p w14:paraId="72ADC23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0F01A88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esponda con 's' o 'n'.")</w:t>
      </w:r>
    </w:p>
    <w:p w14:paraId="4DAC15F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Configuración de </w:t>
      </w:r>
      <w:proofErr w:type="spellStart"/>
      <w:r w:rsidRPr="00B72FA0">
        <w:rPr>
          <w:rFonts w:asciiTheme="minorBidi" w:hAnsiTheme="minorBidi" w:cstheme="minorBidi"/>
          <w:sz w:val="24"/>
          <w:szCs w:val="24"/>
        </w:rPr>
        <w:t>matplotlib</w:t>
      </w:r>
      <w:proofErr w:type="spellEnd"/>
      <w:r w:rsidRPr="00B72FA0">
        <w:rPr>
          <w:rFonts w:asciiTheme="minorBidi" w:hAnsiTheme="minorBidi" w:cstheme="minorBidi"/>
          <w:sz w:val="24"/>
          <w:szCs w:val="24"/>
        </w:rPr>
        <w:t xml:space="preserve"> para mejor visualización</w:t>
      </w:r>
    </w:p>
    <w:p w14:paraId="5DD2ADE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rcParams</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igure.figsize</w:t>
      </w:r>
      <w:proofErr w:type="spellEnd"/>
      <w:r w:rsidRPr="00B72FA0">
        <w:rPr>
          <w:rFonts w:asciiTheme="minorBidi" w:hAnsiTheme="minorBidi" w:cstheme="minorBidi"/>
          <w:sz w:val="24"/>
          <w:szCs w:val="24"/>
        </w:rPr>
        <w:t>'] = (10, 6)</w:t>
      </w:r>
    </w:p>
    <w:p w14:paraId="766600E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rcParams</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 10</w:t>
      </w:r>
    </w:p>
    <w:p w14:paraId="423CBE0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F523FC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INGRESO DE DATOS</w:t>
      </w:r>
    </w:p>
    <w:p w14:paraId="0164673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03D97BB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496C965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SISTEMA DE GESTIÓN FINANCIERA PERSONAL")</w:t>
      </w:r>
    </w:p>
    <w:p w14:paraId="65D0720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Basado en la Regla 50-30-20")</w:t>
      </w:r>
    </w:p>
    <w:p w14:paraId="08B3A97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6F79578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PASO 1: INGRESOS MENSUALES")</w:t>
      </w:r>
    </w:p>
    <w:p w14:paraId="1D1ED3D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42B0DEC1" w14:textId="77777777" w:rsidR="00B72FA0" w:rsidRPr="00B72FA0" w:rsidRDefault="00B72FA0" w:rsidP="00B72FA0">
      <w:pPr>
        <w:spacing w:after="0" w:line="240" w:lineRule="auto"/>
        <w:rPr>
          <w:rFonts w:asciiTheme="minorBidi" w:hAnsiTheme="minorBidi" w:cstheme="minorBidi"/>
          <w:sz w:val="24"/>
          <w:szCs w:val="24"/>
        </w:rPr>
      </w:pPr>
    </w:p>
    <w:p w14:paraId="165E663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ngreso_fij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greso fijo mensual (S/.): ")</w:t>
      </w:r>
    </w:p>
    <w:p w14:paraId="3E82EB4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ngreso_variable</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greso variable mensual (S/.): ")</w:t>
      </w:r>
    </w:p>
    <w:p w14:paraId="3F8899D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fij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variable</w:t>
      </w:r>
      <w:proofErr w:type="spellEnd"/>
    </w:p>
    <w:p w14:paraId="7683D7C0" w14:textId="77777777" w:rsidR="00B72FA0" w:rsidRPr="00B72FA0" w:rsidRDefault="00B72FA0" w:rsidP="00B72FA0">
      <w:pPr>
        <w:spacing w:after="0" w:line="240" w:lineRule="auto"/>
        <w:rPr>
          <w:rFonts w:asciiTheme="minorBidi" w:hAnsiTheme="minorBidi" w:cstheme="minorBidi"/>
          <w:sz w:val="24"/>
          <w:szCs w:val="24"/>
        </w:rPr>
      </w:pPr>
    </w:p>
    <w:p w14:paraId="3AF8D57D"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Ingreso total: S/. {ingreso_total:,.2f}")</w:t>
      </w:r>
    </w:p>
    <w:p w14:paraId="7722F63F" w14:textId="77777777" w:rsidR="00B72FA0" w:rsidRPr="00B72FA0" w:rsidRDefault="00B72FA0" w:rsidP="00B72FA0">
      <w:pPr>
        <w:spacing w:after="0" w:line="240" w:lineRule="auto"/>
        <w:rPr>
          <w:rFonts w:asciiTheme="minorBidi" w:hAnsiTheme="minorBidi" w:cstheme="minorBidi"/>
          <w:sz w:val="24"/>
          <w:szCs w:val="24"/>
        </w:rPr>
      </w:pPr>
    </w:p>
    <w:p w14:paraId="134DC6E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9D5254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ASTOS NECESARIOS</w:t>
      </w:r>
    </w:p>
    <w:p w14:paraId="7103CA9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397FECBB" w14:textId="77777777" w:rsidR="00B72FA0" w:rsidRPr="00B72FA0" w:rsidRDefault="00B72FA0" w:rsidP="00B72FA0">
      <w:pPr>
        <w:spacing w:after="0" w:line="240" w:lineRule="auto"/>
        <w:rPr>
          <w:rFonts w:asciiTheme="minorBidi" w:hAnsiTheme="minorBidi" w:cstheme="minorBidi"/>
          <w:sz w:val="24"/>
          <w:szCs w:val="24"/>
        </w:rPr>
      </w:pPr>
    </w:p>
    <w:p w14:paraId="7BA98EBB"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PASO 2: GASTOS NECESARIOS (50% recomendado) ---")</w:t>
      </w:r>
    </w:p>
    <w:p w14:paraId="32D5A31B"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48DF105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cluye: vivienda, alimentación, servicios, transporte, educación, salud")</w:t>
      </w:r>
    </w:p>
    <w:p w14:paraId="30837330"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3DE6C324" w14:textId="77777777" w:rsidR="00B72FA0" w:rsidRPr="00B72FA0" w:rsidRDefault="00B72FA0" w:rsidP="00B72FA0">
      <w:pPr>
        <w:spacing w:after="0" w:line="240" w:lineRule="auto"/>
        <w:rPr>
          <w:rFonts w:asciiTheme="minorBidi" w:hAnsiTheme="minorBidi" w:cstheme="minorBidi"/>
          <w:sz w:val="24"/>
          <w:szCs w:val="24"/>
        </w:rPr>
      </w:pPr>
    </w:p>
    <w:p w14:paraId="58D9199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VIVIENDA ---")</w:t>
      </w:r>
    </w:p>
    <w:p w14:paraId="1BB783B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i vive en casa propia, registre solo gastos de mantenimiento.")</w:t>
      </w:r>
    </w:p>
    <w:p w14:paraId="6A44860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i alquila, registre el monto del alquiler.")</w:t>
      </w:r>
    </w:p>
    <w:p w14:paraId="61D69B2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asto_vivienda</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Gasto en vivienda (S/.): ")</w:t>
      </w:r>
    </w:p>
    <w:p w14:paraId="0109F9A3" w14:textId="77777777" w:rsidR="00B72FA0" w:rsidRPr="00B72FA0" w:rsidRDefault="00B72FA0" w:rsidP="00B72FA0">
      <w:pPr>
        <w:spacing w:after="0" w:line="240" w:lineRule="auto"/>
        <w:rPr>
          <w:rFonts w:asciiTheme="minorBidi" w:hAnsiTheme="minorBidi" w:cstheme="minorBidi"/>
          <w:sz w:val="24"/>
          <w:szCs w:val="24"/>
        </w:rPr>
      </w:pPr>
    </w:p>
    <w:p w14:paraId="76BAA1F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OTROS GASTOS NECESARIOS ---")</w:t>
      </w:r>
    </w:p>
    <w:p w14:paraId="70E4E3C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limentacion</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Alimentación (S/.): ")</w:t>
      </w:r>
    </w:p>
    <w:p w14:paraId="1802A37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servicios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ervicios (agua, luz, internet, telefonía) (S/.): ")</w:t>
      </w:r>
    </w:p>
    <w:p w14:paraId="38457D7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transport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Transporte (S/.): ")</w:t>
      </w:r>
    </w:p>
    <w:p w14:paraId="5CEB46C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ducacion</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Educación (S/.): ")</w:t>
      </w:r>
    </w:p>
    <w:p w14:paraId="49060BA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salud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alud (S/.): ")</w:t>
      </w:r>
    </w:p>
    <w:p w14:paraId="07F96EE5" w14:textId="77777777" w:rsidR="00B72FA0" w:rsidRPr="00B72FA0" w:rsidRDefault="00B72FA0" w:rsidP="00B72FA0">
      <w:pPr>
        <w:spacing w:after="0" w:line="240" w:lineRule="auto"/>
        <w:rPr>
          <w:rFonts w:asciiTheme="minorBidi" w:hAnsiTheme="minorBidi" w:cstheme="minorBidi"/>
          <w:sz w:val="24"/>
          <w:szCs w:val="24"/>
        </w:rPr>
      </w:pPr>
    </w:p>
    <w:p w14:paraId="071FF247"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 </w:t>
      </w:r>
      <w:proofErr w:type="gramStart"/>
      <w:r w:rsidRPr="00B72FA0">
        <w:rPr>
          <w:rFonts w:asciiTheme="minorBidi" w:hAnsiTheme="minorBidi" w:cstheme="minorBidi"/>
          <w:sz w:val="24"/>
          <w:szCs w:val="24"/>
        </w:rPr>
        <w:t>sum(</w:t>
      </w:r>
      <w:proofErr w:type="gramEnd"/>
      <w:r w:rsidRPr="00B72FA0">
        <w:rPr>
          <w:rFonts w:asciiTheme="minorBidi" w:hAnsiTheme="minorBidi" w:cstheme="minorBidi"/>
          <w:sz w:val="24"/>
          <w:szCs w:val="24"/>
        </w:rPr>
        <w:t>[</w:t>
      </w:r>
    </w:p>
    <w:p w14:paraId="6F9E524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limentacion</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_vivienda</w:t>
      </w:r>
      <w:proofErr w:type="spellEnd"/>
      <w:r w:rsidRPr="00B72FA0">
        <w:rPr>
          <w:rFonts w:asciiTheme="minorBidi" w:hAnsiTheme="minorBidi" w:cstheme="minorBidi"/>
          <w:sz w:val="24"/>
          <w:szCs w:val="24"/>
        </w:rPr>
        <w:t>, servicios,</w:t>
      </w:r>
    </w:p>
    <w:p w14:paraId="27C7486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transporte, </w:t>
      </w:r>
      <w:proofErr w:type="spellStart"/>
      <w:r w:rsidRPr="00B72FA0">
        <w:rPr>
          <w:rFonts w:asciiTheme="minorBidi" w:hAnsiTheme="minorBidi" w:cstheme="minorBidi"/>
          <w:sz w:val="24"/>
          <w:szCs w:val="24"/>
        </w:rPr>
        <w:t>educacion</w:t>
      </w:r>
      <w:proofErr w:type="spellEnd"/>
      <w:r w:rsidRPr="00B72FA0">
        <w:rPr>
          <w:rFonts w:asciiTheme="minorBidi" w:hAnsiTheme="minorBidi" w:cstheme="minorBidi"/>
          <w:sz w:val="24"/>
          <w:szCs w:val="24"/>
        </w:rPr>
        <w:t>, salud</w:t>
      </w:r>
    </w:p>
    <w:p w14:paraId="2330A24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BCF67D9" w14:textId="77777777" w:rsidR="00B72FA0" w:rsidRPr="00B72FA0" w:rsidRDefault="00B72FA0" w:rsidP="00B72FA0">
      <w:pPr>
        <w:spacing w:after="0" w:line="240" w:lineRule="auto"/>
        <w:rPr>
          <w:rFonts w:asciiTheme="minorBidi" w:hAnsiTheme="minorBidi" w:cstheme="minorBidi"/>
          <w:sz w:val="24"/>
          <w:szCs w:val="24"/>
        </w:rPr>
      </w:pPr>
    </w:p>
    <w:p w14:paraId="7ECFBDAE"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Total gastos necesarios: S/ {gastos_necesarios:,.2f}")</w:t>
      </w:r>
    </w:p>
    <w:p w14:paraId="02ACB1DA" w14:textId="77777777" w:rsidR="00B72FA0" w:rsidRPr="00B72FA0" w:rsidRDefault="00B72FA0" w:rsidP="00B72FA0">
      <w:pPr>
        <w:spacing w:after="0" w:line="240" w:lineRule="auto"/>
        <w:rPr>
          <w:rFonts w:asciiTheme="minorBidi" w:hAnsiTheme="minorBidi" w:cstheme="minorBidi"/>
          <w:sz w:val="24"/>
          <w:szCs w:val="24"/>
        </w:rPr>
      </w:pPr>
    </w:p>
    <w:p w14:paraId="362FB29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5EE22B4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ASTOS DISCRECIONALES</w:t>
      </w:r>
    </w:p>
    <w:p w14:paraId="25A277D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64DD40E9" w14:textId="77777777" w:rsidR="00B72FA0" w:rsidRPr="00B72FA0" w:rsidRDefault="00B72FA0" w:rsidP="00B72FA0">
      <w:pPr>
        <w:spacing w:after="0" w:line="240" w:lineRule="auto"/>
        <w:rPr>
          <w:rFonts w:asciiTheme="minorBidi" w:hAnsiTheme="minorBidi" w:cstheme="minorBidi"/>
          <w:sz w:val="24"/>
          <w:szCs w:val="24"/>
        </w:rPr>
      </w:pPr>
    </w:p>
    <w:p w14:paraId="17100C8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PASO 3: GASTOS DISCRECIONALES (30% recomendado) ---")</w:t>
      </w:r>
    </w:p>
    <w:p w14:paraId="5DBC6CE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20A9E08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cluye: entretenimiento, ocio, ropa, suscripciones, otros")</w:t>
      </w:r>
    </w:p>
    <w:p w14:paraId="3017B7B8"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18EFE06B" w14:textId="77777777" w:rsidR="00B72FA0" w:rsidRPr="00B72FA0" w:rsidRDefault="00B72FA0" w:rsidP="00B72FA0">
      <w:pPr>
        <w:spacing w:after="0" w:line="240" w:lineRule="auto"/>
        <w:rPr>
          <w:rFonts w:asciiTheme="minorBidi" w:hAnsiTheme="minorBidi" w:cstheme="minorBidi"/>
          <w:sz w:val="24"/>
          <w:szCs w:val="24"/>
        </w:rPr>
      </w:pPr>
    </w:p>
    <w:p w14:paraId="458122C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ocio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Ocio y entretenimiento (S/.): ")</w:t>
      </w:r>
    </w:p>
    <w:p w14:paraId="062088E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ropa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opa (S/.): ")</w:t>
      </w:r>
    </w:p>
    <w:p w14:paraId="2930165A"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xml:space="preserve"> y suscripciones (S/.): ")</w:t>
      </w:r>
    </w:p>
    <w:p w14:paraId="34D642C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otros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Otros gastos (S/.): ")</w:t>
      </w:r>
    </w:p>
    <w:p w14:paraId="1ACC9C18" w14:textId="77777777" w:rsidR="00B72FA0" w:rsidRPr="00B72FA0" w:rsidRDefault="00B72FA0" w:rsidP="00B72FA0">
      <w:pPr>
        <w:spacing w:after="0" w:line="240" w:lineRule="auto"/>
        <w:rPr>
          <w:rFonts w:asciiTheme="minorBidi" w:hAnsiTheme="minorBidi" w:cstheme="minorBidi"/>
          <w:sz w:val="24"/>
          <w:szCs w:val="24"/>
        </w:rPr>
      </w:pPr>
    </w:p>
    <w:p w14:paraId="368D095B"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xml:space="preserve"> = </w:t>
      </w:r>
      <w:proofErr w:type="gramStart"/>
      <w:r w:rsidRPr="00B72FA0">
        <w:rPr>
          <w:rFonts w:asciiTheme="minorBidi" w:hAnsiTheme="minorBidi" w:cstheme="minorBidi"/>
          <w:sz w:val="24"/>
          <w:szCs w:val="24"/>
        </w:rPr>
        <w:t>sum(</w:t>
      </w:r>
      <w:proofErr w:type="gramEnd"/>
      <w:r w:rsidRPr="00B72FA0">
        <w:rPr>
          <w:rFonts w:asciiTheme="minorBidi" w:hAnsiTheme="minorBidi" w:cstheme="minorBidi"/>
          <w:sz w:val="24"/>
          <w:szCs w:val="24"/>
        </w:rPr>
        <w:t xml:space="preserve">[ocio, ropa, </w:t>
      </w: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otros])</w:t>
      </w:r>
    </w:p>
    <w:p w14:paraId="5BACAA38" w14:textId="77777777" w:rsidR="00B72FA0" w:rsidRPr="00B72FA0" w:rsidRDefault="00B72FA0" w:rsidP="00B72FA0">
      <w:pPr>
        <w:spacing w:after="0" w:line="240" w:lineRule="auto"/>
        <w:rPr>
          <w:rFonts w:asciiTheme="minorBidi" w:hAnsiTheme="minorBidi" w:cstheme="minorBidi"/>
          <w:sz w:val="24"/>
          <w:szCs w:val="24"/>
        </w:rPr>
      </w:pPr>
    </w:p>
    <w:p w14:paraId="0A0B0F1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Total gastos discrecionales: S/ {gastos_discrecionales:,.2f}")</w:t>
      </w:r>
    </w:p>
    <w:p w14:paraId="654EE302" w14:textId="77777777" w:rsidR="00B72FA0" w:rsidRPr="00B72FA0" w:rsidRDefault="00B72FA0" w:rsidP="00B72FA0">
      <w:pPr>
        <w:spacing w:after="0" w:line="240" w:lineRule="auto"/>
        <w:rPr>
          <w:rFonts w:asciiTheme="minorBidi" w:hAnsiTheme="minorBidi" w:cstheme="minorBidi"/>
          <w:sz w:val="24"/>
          <w:szCs w:val="24"/>
        </w:rPr>
      </w:pPr>
    </w:p>
    <w:p w14:paraId="1E67B50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0B984CD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AHORRO</w:t>
      </w:r>
    </w:p>
    <w:p w14:paraId="6CC9C87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141DA6E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PASO 4: AHORRO (20% recomendado)---")</w:t>
      </w:r>
    </w:p>
    <w:p w14:paraId="50989BA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0997FDD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respuesta_ahorr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si_</w:t>
      </w:r>
      <w:proofErr w:type="gramStart"/>
      <w:r w:rsidRPr="00B72FA0">
        <w:rPr>
          <w:rFonts w:asciiTheme="minorBidi" w:hAnsiTheme="minorBidi" w:cstheme="minorBidi"/>
          <w:sz w:val="24"/>
          <w:szCs w:val="24"/>
        </w:rPr>
        <w:t>n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n¿Realiza</w:t>
      </w:r>
      <w:proofErr w:type="spellEnd"/>
      <w:r w:rsidRPr="00B72FA0">
        <w:rPr>
          <w:rFonts w:asciiTheme="minorBidi" w:hAnsiTheme="minorBidi" w:cstheme="minorBidi"/>
          <w:sz w:val="24"/>
          <w:szCs w:val="24"/>
        </w:rPr>
        <w:t xml:space="preserve"> ahorro mensual? (s/n): ")</w:t>
      </w:r>
    </w:p>
    <w:p w14:paraId="26F195A5" w14:textId="77777777" w:rsidR="00B72FA0" w:rsidRPr="00B72FA0" w:rsidRDefault="00B72FA0" w:rsidP="00B72FA0">
      <w:pPr>
        <w:spacing w:after="0" w:line="240" w:lineRule="auto"/>
        <w:rPr>
          <w:rFonts w:asciiTheme="minorBidi" w:hAnsiTheme="minorBidi" w:cstheme="minorBidi"/>
          <w:sz w:val="24"/>
          <w:szCs w:val="24"/>
        </w:rPr>
      </w:pPr>
    </w:p>
    <w:p w14:paraId="1D06967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spuesta_ahorro</w:t>
      </w:r>
      <w:proofErr w:type="spellEnd"/>
      <w:r w:rsidRPr="00B72FA0">
        <w:rPr>
          <w:rFonts w:asciiTheme="minorBidi" w:hAnsiTheme="minorBidi" w:cstheme="minorBidi"/>
          <w:sz w:val="24"/>
          <w:szCs w:val="24"/>
        </w:rPr>
        <w:t xml:space="preserve"> == "s":</w:t>
      </w:r>
    </w:p>
    <w:p w14:paraId="20C602B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Monto destinado al ahorro (S/.): ")</w:t>
      </w:r>
    </w:p>
    <w:p w14:paraId="6762A02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4DA821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 0</w:t>
      </w:r>
    </w:p>
    <w:p w14:paraId="4615A58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ecuerde que el ahorro es importante para sus metas futuras.")</w:t>
      </w:r>
    </w:p>
    <w:p w14:paraId="477C590D" w14:textId="77777777" w:rsidR="00B72FA0" w:rsidRPr="00B72FA0" w:rsidRDefault="00B72FA0" w:rsidP="00B72FA0">
      <w:pPr>
        <w:spacing w:after="0" w:line="240" w:lineRule="auto"/>
        <w:rPr>
          <w:rFonts w:asciiTheme="minorBidi" w:hAnsiTheme="minorBidi" w:cstheme="minorBidi"/>
          <w:sz w:val="24"/>
          <w:szCs w:val="24"/>
        </w:rPr>
      </w:pPr>
    </w:p>
    <w:p w14:paraId="0871313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Ahorro mensual: S/ {ahorro:,.2f}")</w:t>
      </w:r>
    </w:p>
    <w:p w14:paraId="797A27F4" w14:textId="77777777" w:rsidR="00B72FA0" w:rsidRPr="00B72FA0" w:rsidRDefault="00B72FA0" w:rsidP="00B72FA0">
      <w:pPr>
        <w:spacing w:after="0" w:line="240" w:lineRule="auto"/>
        <w:rPr>
          <w:rFonts w:asciiTheme="minorBidi" w:hAnsiTheme="minorBidi" w:cstheme="minorBidi"/>
          <w:sz w:val="24"/>
          <w:szCs w:val="24"/>
        </w:rPr>
      </w:pPr>
    </w:p>
    <w:p w14:paraId="5E5BAA1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D98DD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CÁLCULOS Y ANÁLISIS</w:t>
      </w:r>
    </w:p>
    <w:p w14:paraId="6C87391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1AA73AB2" w14:textId="77777777" w:rsidR="00B72FA0" w:rsidRPr="00B72FA0" w:rsidRDefault="00B72FA0" w:rsidP="00B72FA0">
      <w:pPr>
        <w:spacing w:after="0" w:line="240" w:lineRule="auto"/>
        <w:rPr>
          <w:rFonts w:asciiTheme="minorBidi" w:hAnsiTheme="minorBidi" w:cstheme="minorBidi"/>
          <w:sz w:val="24"/>
          <w:szCs w:val="24"/>
        </w:rPr>
      </w:pPr>
    </w:p>
    <w:p w14:paraId="1C838FD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total_gast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discrecionales</w:t>
      </w:r>
      <w:proofErr w:type="spellEnd"/>
    </w:p>
    <w:p w14:paraId="7E30ED8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balanc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total_gastos</w:t>
      </w:r>
      <w:proofErr w:type="spellEnd"/>
      <w:r w:rsidRPr="00B72FA0">
        <w:rPr>
          <w:rFonts w:asciiTheme="minorBidi" w:hAnsiTheme="minorBidi" w:cstheme="minorBidi"/>
          <w:sz w:val="24"/>
          <w:szCs w:val="24"/>
        </w:rPr>
        <w:t xml:space="preserve"> - ahorro</w:t>
      </w:r>
    </w:p>
    <w:p w14:paraId="36158BD8" w14:textId="77777777" w:rsidR="00B72FA0" w:rsidRPr="00B72FA0" w:rsidRDefault="00B72FA0" w:rsidP="00B72FA0">
      <w:pPr>
        <w:spacing w:after="0" w:line="240" w:lineRule="auto"/>
        <w:rPr>
          <w:rFonts w:asciiTheme="minorBidi" w:hAnsiTheme="minorBidi" w:cstheme="minorBidi"/>
          <w:sz w:val="24"/>
          <w:szCs w:val="24"/>
        </w:rPr>
      </w:pPr>
    </w:p>
    <w:p w14:paraId="73A2A6A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porc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100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gt; 0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 xml:space="preserve"> 0</w:t>
      </w:r>
    </w:p>
    <w:p w14:paraId="41E1001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porc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100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gt; 0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 xml:space="preserve"> 0</w:t>
      </w:r>
    </w:p>
    <w:p w14:paraId="6FCCF92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porc_ahorro</w:t>
      </w:r>
      <w:proofErr w:type="spellEnd"/>
      <w:r w:rsidRPr="00B72FA0">
        <w:rPr>
          <w:rFonts w:asciiTheme="minorBidi" w:hAnsiTheme="minorBidi" w:cstheme="minorBidi"/>
          <w:sz w:val="24"/>
          <w:szCs w:val="24"/>
        </w:rPr>
        <w:t xml:space="preserve"> = (ahorro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100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gt; 0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 xml:space="preserve"> 0</w:t>
      </w:r>
    </w:p>
    <w:p w14:paraId="257FFB22" w14:textId="77777777" w:rsidR="00B72FA0" w:rsidRPr="00B72FA0" w:rsidRDefault="00B72FA0" w:rsidP="00B72FA0">
      <w:pPr>
        <w:spacing w:after="0" w:line="240" w:lineRule="auto"/>
        <w:rPr>
          <w:rFonts w:asciiTheme="minorBidi" w:hAnsiTheme="minorBidi" w:cstheme="minorBidi"/>
          <w:sz w:val="24"/>
          <w:szCs w:val="24"/>
        </w:rPr>
      </w:pPr>
    </w:p>
    <w:p w14:paraId="39D1FB6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Regla 50-30-20 (montos ideales)</w:t>
      </w:r>
    </w:p>
    <w:p w14:paraId="47A767A7"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0.50</w:t>
      </w:r>
    </w:p>
    <w:p w14:paraId="7C40507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0.30</w:t>
      </w:r>
    </w:p>
    <w:p w14:paraId="4A5B435D"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0.20</w:t>
      </w:r>
    </w:p>
    <w:p w14:paraId="2A341CBB" w14:textId="77777777" w:rsidR="00B72FA0" w:rsidRPr="00B72FA0" w:rsidRDefault="00B72FA0" w:rsidP="00B72FA0">
      <w:pPr>
        <w:spacing w:after="0" w:line="240" w:lineRule="auto"/>
        <w:rPr>
          <w:rFonts w:asciiTheme="minorBidi" w:hAnsiTheme="minorBidi" w:cstheme="minorBidi"/>
          <w:sz w:val="24"/>
          <w:szCs w:val="24"/>
        </w:rPr>
      </w:pPr>
    </w:p>
    <w:p w14:paraId="2C3EF286"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p>
    <w:p w14:paraId="05EAC83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discrecionales</w:t>
      </w:r>
      <w:proofErr w:type="spellEnd"/>
    </w:p>
    <w:p w14:paraId="1B0E942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 xml:space="preserve"> - ahorro</w:t>
      </w:r>
    </w:p>
    <w:p w14:paraId="19579223" w14:textId="77777777" w:rsidR="00B72FA0" w:rsidRPr="00B72FA0" w:rsidRDefault="00B72FA0" w:rsidP="00B72FA0">
      <w:pPr>
        <w:spacing w:after="0" w:line="240" w:lineRule="auto"/>
        <w:rPr>
          <w:rFonts w:asciiTheme="minorBidi" w:hAnsiTheme="minorBidi" w:cstheme="minorBidi"/>
          <w:sz w:val="24"/>
          <w:szCs w:val="24"/>
        </w:rPr>
      </w:pPr>
    </w:p>
    <w:p w14:paraId="4F8E11FE" w14:textId="77777777" w:rsidR="00B72FA0" w:rsidRPr="00B72FA0" w:rsidRDefault="00B72FA0" w:rsidP="00B72FA0">
      <w:pPr>
        <w:spacing w:after="0" w:line="240" w:lineRule="auto"/>
        <w:rPr>
          <w:rFonts w:asciiTheme="minorBidi" w:hAnsiTheme="minorBidi" w:cstheme="minorBidi"/>
          <w:sz w:val="24"/>
          <w:szCs w:val="24"/>
        </w:rPr>
      </w:pPr>
    </w:p>
    <w:p w14:paraId="18552F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17191A8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RESUMEN FINANCIERO</w:t>
      </w:r>
    </w:p>
    <w:p w14:paraId="391B9B9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32BBA14" w14:textId="77777777" w:rsidR="00B72FA0" w:rsidRPr="00B72FA0" w:rsidRDefault="00B72FA0" w:rsidP="00B72FA0">
      <w:pPr>
        <w:spacing w:after="0" w:line="240" w:lineRule="auto"/>
        <w:rPr>
          <w:rFonts w:asciiTheme="minorBidi" w:hAnsiTheme="minorBidi" w:cstheme="minorBidi"/>
          <w:sz w:val="24"/>
          <w:szCs w:val="24"/>
        </w:rPr>
      </w:pPr>
    </w:p>
    <w:p w14:paraId="6F8E7824"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 "=" * 60)</w:t>
      </w:r>
    </w:p>
    <w:p w14:paraId="47A3E60D"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ESUMEN FINANCIERO MENSUAL")</w:t>
      </w:r>
    </w:p>
    <w:p w14:paraId="75BD6CFE"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7F0B382B" w14:textId="77777777" w:rsidR="00B72FA0" w:rsidRPr="00B72FA0" w:rsidRDefault="00B72FA0" w:rsidP="00B72FA0">
      <w:pPr>
        <w:spacing w:after="0" w:line="240" w:lineRule="auto"/>
        <w:rPr>
          <w:rFonts w:asciiTheme="minorBidi" w:hAnsiTheme="minorBidi" w:cstheme="minorBidi"/>
          <w:sz w:val="24"/>
          <w:szCs w:val="24"/>
        </w:rPr>
      </w:pPr>
    </w:p>
    <w:p w14:paraId="6C76B90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Ingreso total:           S/.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gt;12,.2f}")</w:t>
      </w:r>
    </w:p>
    <w:p w14:paraId="21A5925F"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Gasto total:             S/. {</w:t>
      </w:r>
      <w:proofErr w:type="spellStart"/>
      <w:r w:rsidRPr="00B72FA0">
        <w:rPr>
          <w:rFonts w:asciiTheme="minorBidi" w:hAnsiTheme="minorBidi" w:cstheme="minorBidi"/>
          <w:sz w:val="24"/>
          <w:szCs w:val="24"/>
        </w:rPr>
        <w:t>total_gastos</w:t>
      </w:r>
      <w:proofErr w:type="spellEnd"/>
      <w:r w:rsidRPr="00B72FA0">
        <w:rPr>
          <w:rFonts w:asciiTheme="minorBidi" w:hAnsiTheme="minorBidi" w:cstheme="minorBidi"/>
          <w:sz w:val="24"/>
          <w:szCs w:val="24"/>
        </w:rPr>
        <w:t>:&gt;12,.2f}")</w:t>
      </w:r>
    </w:p>
    <w:p w14:paraId="67ED02F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Ahorro:                  S/. {ahorro:&gt;12,.2f}")</w:t>
      </w:r>
    </w:p>
    <w:p w14:paraId="0A98211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Balance final:           S/. {balance:&gt;12,.2f}")</w:t>
      </w:r>
    </w:p>
    <w:p w14:paraId="09394067" w14:textId="77777777" w:rsidR="00B72FA0" w:rsidRPr="00B72FA0" w:rsidRDefault="00B72FA0" w:rsidP="00B72FA0">
      <w:pPr>
        <w:spacing w:after="0" w:line="240" w:lineRule="auto"/>
        <w:rPr>
          <w:rFonts w:asciiTheme="minorBidi" w:hAnsiTheme="minorBidi" w:cstheme="minorBidi"/>
          <w:sz w:val="24"/>
          <w:szCs w:val="24"/>
        </w:rPr>
      </w:pPr>
    </w:p>
    <w:p w14:paraId="74685DD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balance &gt;= 0:</w:t>
      </w:r>
    </w:p>
    <w:p w14:paraId="62E6258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Balance positivo")</w:t>
      </w:r>
    </w:p>
    <w:p w14:paraId="323A8D14"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0B42F4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Balance negativo - Revise sus gastos")</w:t>
      </w:r>
    </w:p>
    <w:p w14:paraId="22A53AD3" w14:textId="77777777" w:rsidR="00B72FA0" w:rsidRPr="00B72FA0" w:rsidRDefault="00B72FA0" w:rsidP="00B72FA0">
      <w:pPr>
        <w:spacing w:after="0" w:line="240" w:lineRule="auto"/>
        <w:rPr>
          <w:rFonts w:asciiTheme="minorBidi" w:hAnsiTheme="minorBidi" w:cstheme="minorBidi"/>
          <w:sz w:val="24"/>
          <w:szCs w:val="24"/>
        </w:rPr>
      </w:pPr>
    </w:p>
    <w:p w14:paraId="37CE7C7B"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 "-" * 60)</w:t>
      </w:r>
    </w:p>
    <w:p w14:paraId="078A4DA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DISTRIBUCIÓN DE GASTOS:")</w:t>
      </w:r>
    </w:p>
    <w:p w14:paraId="5FD0F63F"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6E83CA24"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Gastos necesarios:       S/.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gt;12,.2f} ({</w:t>
      </w:r>
      <w:proofErr w:type="spellStart"/>
      <w:r w:rsidRPr="00B72FA0">
        <w:rPr>
          <w:rFonts w:asciiTheme="minorBidi" w:hAnsiTheme="minorBidi" w:cstheme="minorBidi"/>
          <w:sz w:val="24"/>
          <w:szCs w:val="24"/>
        </w:rPr>
        <w:t>porc_necesarios</w:t>
      </w:r>
      <w:proofErr w:type="spellEnd"/>
      <w:r w:rsidRPr="00B72FA0">
        <w:rPr>
          <w:rFonts w:asciiTheme="minorBidi" w:hAnsiTheme="minorBidi" w:cstheme="minorBidi"/>
          <w:sz w:val="24"/>
          <w:szCs w:val="24"/>
        </w:rPr>
        <w:t>:&gt;5.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50EEBF90"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deal (50%):           S/. {</w:t>
      </w: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gt;12,.2f}")</w:t>
      </w:r>
    </w:p>
    <w:p w14:paraId="7237D42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Diferencia:            S/. {</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gt;12,.2f}")</w:t>
      </w:r>
    </w:p>
    <w:p w14:paraId="62D291AA" w14:textId="77777777" w:rsidR="00B72FA0" w:rsidRPr="00B72FA0" w:rsidRDefault="00B72FA0" w:rsidP="00B72FA0">
      <w:pPr>
        <w:spacing w:after="0" w:line="240" w:lineRule="auto"/>
        <w:rPr>
          <w:rFonts w:asciiTheme="minorBidi" w:hAnsiTheme="minorBidi" w:cstheme="minorBidi"/>
          <w:sz w:val="24"/>
          <w:szCs w:val="24"/>
        </w:rPr>
      </w:pPr>
    </w:p>
    <w:p w14:paraId="432B1B4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Gastos discrecionales:   S/.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gt;12,.2f} ({</w:t>
      </w:r>
      <w:proofErr w:type="spellStart"/>
      <w:r w:rsidRPr="00B72FA0">
        <w:rPr>
          <w:rFonts w:asciiTheme="minorBidi" w:hAnsiTheme="minorBidi" w:cstheme="minorBidi"/>
          <w:sz w:val="24"/>
          <w:szCs w:val="24"/>
        </w:rPr>
        <w:t>porc_discrecionales</w:t>
      </w:r>
      <w:proofErr w:type="spellEnd"/>
      <w:r w:rsidRPr="00B72FA0">
        <w:rPr>
          <w:rFonts w:asciiTheme="minorBidi" w:hAnsiTheme="minorBidi" w:cstheme="minorBidi"/>
          <w:sz w:val="24"/>
          <w:szCs w:val="24"/>
        </w:rPr>
        <w:t>:&gt;5.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67C2113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deal (30%):           S/. {</w:t>
      </w: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gt;12,.2f}")</w:t>
      </w:r>
    </w:p>
    <w:p w14:paraId="1B1B3B1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Diferencia:            S/. {</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gt;12,.2f}")</w:t>
      </w:r>
    </w:p>
    <w:p w14:paraId="7EB64EC5" w14:textId="77777777" w:rsidR="00B72FA0" w:rsidRPr="00B72FA0" w:rsidRDefault="00B72FA0" w:rsidP="00B72FA0">
      <w:pPr>
        <w:spacing w:after="0" w:line="240" w:lineRule="auto"/>
        <w:rPr>
          <w:rFonts w:asciiTheme="minorBidi" w:hAnsiTheme="minorBidi" w:cstheme="minorBidi"/>
          <w:sz w:val="24"/>
          <w:szCs w:val="24"/>
        </w:rPr>
      </w:pPr>
    </w:p>
    <w:p w14:paraId="32F8D9F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Ahorro:                  S/ {ahorro:&gt;12,.2f} ({</w:t>
      </w:r>
      <w:proofErr w:type="spellStart"/>
      <w:r w:rsidRPr="00B72FA0">
        <w:rPr>
          <w:rFonts w:asciiTheme="minorBidi" w:hAnsiTheme="minorBidi" w:cstheme="minorBidi"/>
          <w:sz w:val="24"/>
          <w:szCs w:val="24"/>
        </w:rPr>
        <w:t>porc_ahorro</w:t>
      </w:r>
      <w:proofErr w:type="spellEnd"/>
      <w:r w:rsidRPr="00B72FA0">
        <w:rPr>
          <w:rFonts w:asciiTheme="minorBidi" w:hAnsiTheme="minorBidi" w:cstheme="minorBidi"/>
          <w:sz w:val="24"/>
          <w:szCs w:val="24"/>
        </w:rPr>
        <w:t>:&gt;5.1f}%)")</w:t>
      </w:r>
    </w:p>
    <w:p w14:paraId="0FCEE96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deal (20%):           S/.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gt;12,.2f}")</w:t>
      </w:r>
    </w:p>
    <w:p w14:paraId="0FDD7E0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Diferencia:            S/. {</w:t>
      </w: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gt;12,.2f}")</w:t>
      </w:r>
    </w:p>
    <w:p w14:paraId="3F395379" w14:textId="77777777" w:rsidR="00B72FA0" w:rsidRPr="00B72FA0" w:rsidRDefault="00B72FA0" w:rsidP="00B72FA0">
      <w:pPr>
        <w:spacing w:after="0" w:line="240" w:lineRule="auto"/>
        <w:rPr>
          <w:rFonts w:asciiTheme="minorBidi" w:hAnsiTheme="minorBidi" w:cstheme="minorBidi"/>
          <w:sz w:val="24"/>
          <w:szCs w:val="24"/>
        </w:rPr>
      </w:pPr>
    </w:p>
    <w:p w14:paraId="15441CE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114A7F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RECOMENDACIONES PERSONALIZADAS</w:t>
      </w:r>
    </w:p>
    <w:p w14:paraId="407DCDA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354889B8" w14:textId="77777777" w:rsidR="00B72FA0" w:rsidRPr="00B72FA0" w:rsidRDefault="00B72FA0" w:rsidP="00B72FA0">
      <w:pPr>
        <w:spacing w:after="0" w:line="240" w:lineRule="auto"/>
        <w:rPr>
          <w:rFonts w:asciiTheme="minorBidi" w:hAnsiTheme="minorBidi" w:cstheme="minorBidi"/>
          <w:sz w:val="24"/>
          <w:szCs w:val="24"/>
        </w:rPr>
      </w:pPr>
    </w:p>
    <w:p w14:paraId="3AD814D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lastRenderedPageBreak/>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 "=" * 60)</w:t>
      </w:r>
    </w:p>
    <w:p w14:paraId="0EA42A0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RECOMENDACIONES SEGÚN LA REGLA 50-30-20")</w:t>
      </w:r>
    </w:p>
    <w:p w14:paraId="4AED825F"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14AF4DF5" w14:textId="77777777" w:rsidR="00B72FA0" w:rsidRPr="00B72FA0" w:rsidRDefault="00B72FA0" w:rsidP="00B72FA0">
      <w:pPr>
        <w:spacing w:after="0" w:line="240" w:lineRule="auto"/>
        <w:rPr>
          <w:rFonts w:asciiTheme="minorBidi" w:hAnsiTheme="minorBidi" w:cstheme="minorBidi"/>
          <w:sz w:val="24"/>
          <w:szCs w:val="24"/>
        </w:rPr>
      </w:pPr>
    </w:p>
    <w:p w14:paraId="244E628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ASTOS NECESARIOS:")</w:t>
      </w:r>
    </w:p>
    <w:p w14:paraId="6E25D909"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 xml:space="preserve"> &gt;= 0:</w:t>
      </w:r>
    </w:p>
    <w:p w14:paraId="3D0416D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Sus gastos están controlados")</w:t>
      </w:r>
    </w:p>
    <w:p w14:paraId="60EE32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Puede gastar hasta S/ {margen_necesarios:,.2f} más en necesidades")</w:t>
      </w:r>
    </w:p>
    <w:p w14:paraId="2D0F1352"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3664FC1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stá excediendo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2f}")</w:t>
      </w:r>
    </w:p>
    <w:p w14:paraId="5B27ED3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ntente reducir gastos en: servicios, transporte o alimentación")</w:t>
      </w:r>
    </w:p>
    <w:p w14:paraId="25C5837F" w14:textId="77777777" w:rsidR="00B72FA0" w:rsidRPr="00B72FA0" w:rsidRDefault="00B72FA0" w:rsidP="00B72FA0">
      <w:pPr>
        <w:spacing w:after="0" w:line="240" w:lineRule="auto"/>
        <w:rPr>
          <w:rFonts w:asciiTheme="minorBidi" w:hAnsiTheme="minorBidi" w:cstheme="minorBidi"/>
          <w:sz w:val="24"/>
          <w:szCs w:val="24"/>
        </w:rPr>
      </w:pPr>
    </w:p>
    <w:p w14:paraId="2552716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ASTOS DISCRECIONALES:")</w:t>
      </w:r>
    </w:p>
    <w:p w14:paraId="66D58D8D"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 xml:space="preserve"> &gt;= 0:</w:t>
      </w:r>
    </w:p>
    <w:p w14:paraId="29A4543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Sus gastos de ocio están bajo control")</w:t>
      </w:r>
    </w:p>
    <w:p w14:paraId="203F440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Puede gastar hasta S/ {margen_discrecionales:,.2f} más en entretenimiento")</w:t>
      </w:r>
    </w:p>
    <w:p w14:paraId="3620B088"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1F2126E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stá excediendo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2f}")</w:t>
      </w:r>
    </w:p>
    <w:p w14:paraId="55DE290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f" Considere reducir: </w:t>
      </w: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salidas o compras no esenciales")</w:t>
      </w:r>
    </w:p>
    <w:p w14:paraId="46DA06AE" w14:textId="77777777" w:rsidR="00B72FA0" w:rsidRPr="00B72FA0" w:rsidRDefault="00B72FA0" w:rsidP="00B72FA0">
      <w:pPr>
        <w:spacing w:after="0" w:line="240" w:lineRule="auto"/>
        <w:rPr>
          <w:rFonts w:asciiTheme="minorBidi" w:hAnsiTheme="minorBidi" w:cstheme="minorBidi"/>
          <w:sz w:val="24"/>
          <w:szCs w:val="24"/>
        </w:rPr>
      </w:pPr>
    </w:p>
    <w:p w14:paraId="353F201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AHORRO:")</w:t>
      </w:r>
    </w:p>
    <w:p w14:paraId="51BE2ABB"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 xml:space="preserve"> &lt;= 0:</w:t>
      </w:r>
    </w:p>
    <w:p w14:paraId="077A19C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xcelente! Está cumpliendo con la meta de ahorro")</w:t>
      </w:r>
    </w:p>
    <w:p w14:paraId="723AE87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ahorro &gt;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w:t>
      </w:r>
    </w:p>
    <w:p w14:paraId="58F3FD0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stá ahorrando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2f} más de lo recomendado")</w:t>
      </w:r>
    </w:p>
    <w:p w14:paraId="233F0EE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452C469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Le falta ahorrar S/ {margen_ahorro:,.2f} para cumplir la meta")</w:t>
      </w:r>
    </w:p>
    <w:p w14:paraId="4E9D7E1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ntente incrementar su ahorro mensual gradualmente")</w:t>
      </w:r>
    </w:p>
    <w:p w14:paraId="0AFB8477" w14:textId="77777777" w:rsidR="00B72FA0" w:rsidRPr="00B72FA0" w:rsidRDefault="00B72FA0" w:rsidP="00B72FA0">
      <w:pPr>
        <w:spacing w:after="0" w:line="240" w:lineRule="auto"/>
        <w:rPr>
          <w:rFonts w:asciiTheme="minorBidi" w:hAnsiTheme="minorBidi" w:cstheme="minorBidi"/>
          <w:sz w:val="24"/>
          <w:szCs w:val="24"/>
        </w:rPr>
      </w:pPr>
    </w:p>
    <w:p w14:paraId="6E15749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48278B6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ENERACIÓN DE GRÁFICOS</w:t>
      </w:r>
    </w:p>
    <w:p w14:paraId="301B6BF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708FCFB" w14:textId="77777777" w:rsidR="00B72FA0" w:rsidRPr="00B72FA0" w:rsidRDefault="00B72FA0" w:rsidP="00B72FA0">
      <w:pPr>
        <w:spacing w:after="0" w:line="240" w:lineRule="auto"/>
        <w:rPr>
          <w:rFonts w:asciiTheme="minorBidi" w:hAnsiTheme="minorBidi" w:cstheme="minorBidi"/>
          <w:sz w:val="24"/>
          <w:szCs w:val="24"/>
        </w:rPr>
      </w:pPr>
    </w:p>
    <w:p w14:paraId="1EDDE96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enerando gráficos...")</w:t>
      </w:r>
    </w:p>
    <w:p w14:paraId="424FBB15" w14:textId="77777777" w:rsidR="00B72FA0" w:rsidRPr="00B72FA0" w:rsidRDefault="00B72FA0" w:rsidP="00B72FA0">
      <w:pPr>
        <w:spacing w:after="0" w:line="240" w:lineRule="auto"/>
        <w:rPr>
          <w:rFonts w:asciiTheme="minorBidi" w:hAnsiTheme="minorBidi" w:cstheme="minorBidi"/>
          <w:sz w:val="24"/>
          <w:szCs w:val="24"/>
        </w:rPr>
      </w:pPr>
    </w:p>
    <w:p w14:paraId="07C8E3F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de barras: Distribución vs Ideal</w:t>
      </w:r>
    </w:p>
    <w:p w14:paraId="40DED55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ig</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x</w:t>
      </w:r>
      <w:proofErr w:type="spellEnd"/>
      <w:r w:rsidRPr="00B72FA0">
        <w:rPr>
          <w:rFonts w:asciiTheme="minorBidi" w:hAnsiTheme="minorBidi" w:cstheme="minorBidi"/>
          <w:sz w:val="24"/>
          <w:szCs w:val="24"/>
        </w:rPr>
        <w:t xml:space="preserve"> = </w:t>
      </w:r>
      <w:proofErr w:type="spellStart"/>
      <w:proofErr w:type="gramStart"/>
      <w:r w:rsidRPr="00B72FA0">
        <w:rPr>
          <w:rFonts w:asciiTheme="minorBidi" w:hAnsiTheme="minorBidi" w:cstheme="minorBidi"/>
          <w:sz w:val="24"/>
          <w:szCs w:val="24"/>
        </w:rPr>
        <w:t>plt.subplots</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igsize</w:t>
      </w:r>
      <w:proofErr w:type="spellEnd"/>
      <w:r w:rsidRPr="00B72FA0">
        <w:rPr>
          <w:rFonts w:asciiTheme="minorBidi" w:hAnsiTheme="minorBidi" w:cstheme="minorBidi"/>
          <w:sz w:val="24"/>
          <w:szCs w:val="24"/>
        </w:rPr>
        <w:t>=(12, 6))</w:t>
      </w:r>
    </w:p>
    <w:p w14:paraId="3FAC7866" w14:textId="77777777" w:rsidR="00B72FA0" w:rsidRPr="00B72FA0" w:rsidRDefault="00B72FA0" w:rsidP="00B72FA0">
      <w:pPr>
        <w:spacing w:after="0" w:line="240" w:lineRule="auto"/>
        <w:rPr>
          <w:rFonts w:asciiTheme="minorBidi" w:hAnsiTheme="minorBidi" w:cstheme="minorBidi"/>
          <w:sz w:val="24"/>
          <w:szCs w:val="24"/>
        </w:rPr>
      </w:pPr>
    </w:p>
    <w:p w14:paraId="5693C78E"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categorias</w:t>
      </w:r>
      <w:proofErr w:type="spellEnd"/>
      <w:r w:rsidRPr="00B72FA0">
        <w:rPr>
          <w:rFonts w:asciiTheme="minorBidi" w:hAnsiTheme="minorBidi" w:cstheme="minorBidi"/>
          <w:sz w:val="24"/>
          <w:szCs w:val="24"/>
        </w:rPr>
        <w:t xml:space="preserve"> = ["Gastos\</w:t>
      </w:r>
      <w:proofErr w:type="spellStart"/>
      <w:r w:rsidRPr="00B72FA0">
        <w:rPr>
          <w:rFonts w:asciiTheme="minorBidi" w:hAnsiTheme="minorBidi" w:cstheme="minorBidi"/>
          <w:sz w:val="24"/>
          <w:szCs w:val="24"/>
        </w:rPr>
        <w:t>nNecesarios</w:t>
      </w:r>
      <w:proofErr w:type="spellEnd"/>
      <w:r w:rsidRPr="00B72FA0">
        <w:rPr>
          <w:rFonts w:asciiTheme="minorBidi" w:hAnsiTheme="minorBidi" w:cstheme="minorBidi"/>
          <w:sz w:val="24"/>
          <w:szCs w:val="24"/>
        </w:rPr>
        <w:t>", "Gastos\</w:t>
      </w:r>
      <w:proofErr w:type="spellStart"/>
      <w:r w:rsidRPr="00B72FA0">
        <w:rPr>
          <w:rFonts w:asciiTheme="minorBidi" w:hAnsiTheme="minorBidi" w:cstheme="minorBidi"/>
          <w:sz w:val="24"/>
          <w:szCs w:val="24"/>
        </w:rPr>
        <w:t>nDiscrecionales</w:t>
      </w:r>
      <w:proofErr w:type="spellEnd"/>
      <w:r w:rsidRPr="00B72FA0">
        <w:rPr>
          <w:rFonts w:asciiTheme="minorBidi" w:hAnsiTheme="minorBidi" w:cstheme="minorBidi"/>
          <w:sz w:val="24"/>
          <w:szCs w:val="24"/>
        </w:rPr>
        <w:t>", "Ahorro"]</w:t>
      </w:r>
    </w:p>
    <w:p w14:paraId="7E5B7F0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valores_re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ahorro]</w:t>
      </w:r>
    </w:p>
    <w:p w14:paraId="1724433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valores_ide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w:t>
      </w:r>
    </w:p>
    <w:p w14:paraId="6532BC7D" w14:textId="77777777" w:rsidR="00B72FA0" w:rsidRPr="00B72FA0" w:rsidRDefault="00B72FA0" w:rsidP="00B72FA0">
      <w:pPr>
        <w:spacing w:after="0" w:line="240" w:lineRule="auto"/>
        <w:rPr>
          <w:rFonts w:asciiTheme="minorBidi" w:hAnsiTheme="minorBidi" w:cstheme="minorBidi"/>
          <w:sz w:val="24"/>
          <w:szCs w:val="24"/>
        </w:rPr>
      </w:pPr>
    </w:p>
    <w:p w14:paraId="6675F3C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x = </w:t>
      </w:r>
      <w:proofErr w:type="spellStart"/>
      <w:r w:rsidRPr="00B72FA0">
        <w:rPr>
          <w:rFonts w:asciiTheme="minorBidi" w:hAnsiTheme="minorBidi" w:cstheme="minorBidi"/>
          <w:sz w:val="24"/>
          <w:szCs w:val="24"/>
        </w:rPr>
        <w:t>range</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len</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categorias</w:t>
      </w:r>
      <w:proofErr w:type="spellEnd"/>
      <w:r w:rsidRPr="00B72FA0">
        <w:rPr>
          <w:rFonts w:asciiTheme="minorBidi" w:hAnsiTheme="minorBidi" w:cstheme="minorBidi"/>
          <w:sz w:val="24"/>
          <w:szCs w:val="24"/>
        </w:rPr>
        <w:t>))</w:t>
      </w:r>
    </w:p>
    <w:p w14:paraId="561525F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ancho = 0.35</w:t>
      </w:r>
    </w:p>
    <w:p w14:paraId="045ED31F" w14:textId="77777777" w:rsidR="00B72FA0" w:rsidRPr="00B72FA0" w:rsidRDefault="00B72FA0" w:rsidP="00B72FA0">
      <w:pPr>
        <w:spacing w:after="0" w:line="240" w:lineRule="auto"/>
        <w:rPr>
          <w:rFonts w:asciiTheme="minorBidi" w:hAnsiTheme="minorBidi" w:cstheme="minorBidi"/>
          <w:sz w:val="24"/>
          <w:szCs w:val="24"/>
        </w:rPr>
      </w:pPr>
    </w:p>
    <w:p w14:paraId="44D603E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barras1 = </w:t>
      </w:r>
      <w:proofErr w:type="spellStart"/>
      <w:proofErr w:type="gramStart"/>
      <w:r w:rsidRPr="00B72FA0">
        <w:rPr>
          <w:rFonts w:asciiTheme="minorBidi" w:hAnsiTheme="minorBidi" w:cstheme="minorBidi"/>
          <w:sz w:val="24"/>
          <w:szCs w:val="24"/>
        </w:rPr>
        <w:t>ax.ba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i - ancho/2 </w:t>
      </w:r>
      <w:proofErr w:type="spellStart"/>
      <w:r w:rsidRPr="00B72FA0">
        <w:rPr>
          <w:rFonts w:asciiTheme="minorBidi" w:hAnsiTheme="minorBidi" w:cstheme="minorBidi"/>
          <w:sz w:val="24"/>
          <w:szCs w:val="24"/>
        </w:rPr>
        <w:t>for</w:t>
      </w:r>
      <w:proofErr w:type="spellEnd"/>
      <w:r w:rsidRPr="00B72FA0">
        <w:rPr>
          <w:rFonts w:asciiTheme="minorBidi" w:hAnsiTheme="minorBidi" w:cstheme="minorBidi"/>
          <w:sz w:val="24"/>
          <w:szCs w:val="24"/>
        </w:rPr>
        <w:t xml:space="preserve"> i in x], </w:t>
      </w:r>
      <w:proofErr w:type="spellStart"/>
      <w:r w:rsidRPr="00B72FA0">
        <w:rPr>
          <w:rFonts w:asciiTheme="minorBidi" w:hAnsiTheme="minorBidi" w:cstheme="minorBidi"/>
          <w:sz w:val="24"/>
          <w:szCs w:val="24"/>
        </w:rPr>
        <w:t>valores_reales</w:t>
      </w:r>
      <w:proofErr w:type="spellEnd"/>
      <w:r w:rsidRPr="00B72FA0">
        <w:rPr>
          <w:rFonts w:asciiTheme="minorBidi" w:hAnsiTheme="minorBidi" w:cstheme="minorBidi"/>
          <w:sz w:val="24"/>
          <w:szCs w:val="24"/>
        </w:rPr>
        <w:t>, ancho,</w:t>
      </w:r>
    </w:p>
    <w:p w14:paraId="6161C01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abel</w:t>
      </w:r>
      <w:proofErr w:type="spellEnd"/>
      <w:r w:rsidRPr="00B72FA0">
        <w:rPr>
          <w:rFonts w:asciiTheme="minorBidi" w:hAnsiTheme="minorBidi" w:cstheme="minorBidi"/>
          <w:sz w:val="24"/>
          <w:szCs w:val="24"/>
        </w:rPr>
        <w:t>='Real', color</w:t>
      </w:r>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FF6B6B', '#4ECDC4', '#45B7D1'])</w:t>
      </w:r>
    </w:p>
    <w:p w14:paraId="7E130B2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barras2 = </w:t>
      </w:r>
      <w:proofErr w:type="spellStart"/>
      <w:proofErr w:type="gramStart"/>
      <w:r w:rsidRPr="00B72FA0">
        <w:rPr>
          <w:rFonts w:asciiTheme="minorBidi" w:hAnsiTheme="minorBidi" w:cstheme="minorBidi"/>
          <w:sz w:val="24"/>
          <w:szCs w:val="24"/>
        </w:rPr>
        <w:t>ax.ba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i + ancho/2 </w:t>
      </w:r>
      <w:proofErr w:type="spellStart"/>
      <w:r w:rsidRPr="00B72FA0">
        <w:rPr>
          <w:rFonts w:asciiTheme="minorBidi" w:hAnsiTheme="minorBidi" w:cstheme="minorBidi"/>
          <w:sz w:val="24"/>
          <w:szCs w:val="24"/>
        </w:rPr>
        <w:t>for</w:t>
      </w:r>
      <w:proofErr w:type="spellEnd"/>
      <w:r w:rsidRPr="00B72FA0">
        <w:rPr>
          <w:rFonts w:asciiTheme="minorBidi" w:hAnsiTheme="minorBidi" w:cstheme="minorBidi"/>
          <w:sz w:val="24"/>
          <w:szCs w:val="24"/>
        </w:rPr>
        <w:t xml:space="preserve"> i in x], </w:t>
      </w:r>
      <w:proofErr w:type="spellStart"/>
      <w:r w:rsidRPr="00B72FA0">
        <w:rPr>
          <w:rFonts w:asciiTheme="minorBidi" w:hAnsiTheme="minorBidi" w:cstheme="minorBidi"/>
          <w:sz w:val="24"/>
          <w:szCs w:val="24"/>
        </w:rPr>
        <w:t>valores_ideales</w:t>
      </w:r>
      <w:proofErr w:type="spellEnd"/>
      <w:r w:rsidRPr="00B72FA0">
        <w:rPr>
          <w:rFonts w:asciiTheme="minorBidi" w:hAnsiTheme="minorBidi" w:cstheme="minorBidi"/>
          <w:sz w:val="24"/>
          <w:szCs w:val="24"/>
        </w:rPr>
        <w:t>, ancho,</w:t>
      </w:r>
    </w:p>
    <w:p w14:paraId="3B9F6DA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w:t>
      </w:r>
      <w:proofErr w:type="spellStart"/>
      <w:r w:rsidRPr="00B72FA0">
        <w:rPr>
          <w:rFonts w:asciiTheme="minorBidi" w:hAnsiTheme="minorBidi" w:cstheme="minorBidi"/>
          <w:sz w:val="24"/>
          <w:szCs w:val="24"/>
        </w:rPr>
        <w:t>label</w:t>
      </w:r>
      <w:proofErr w:type="spellEnd"/>
      <w:r w:rsidRPr="00B72FA0">
        <w:rPr>
          <w:rFonts w:asciiTheme="minorBidi" w:hAnsiTheme="minorBidi" w:cstheme="minorBidi"/>
          <w:sz w:val="24"/>
          <w:szCs w:val="24"/>
        </w:rPr>
        <w:t>='Ideal (50-30-20)', color</w:t>
      </w:r>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FFA07A', '#98D8C8', '#87CEEB'], </w:t>
      </w:r>
      <w:proofErr w:type="spellStart"/>
      <w:r w:rsidRPr="00B72FA0">
        <w:rPr>
          <w:rFonts w:asciiTheme="minorBidi" w:hAnsiTheme="minorBidi" w:cstheme="minorBidi"/>
          <w:sz w:val="24"/>
          <w:szCs w:val="24"/>
        </w:rPr>
        <w:t>alpha</w:t>
      </w:r>
      <w:proofErr w:type="spellEnd"/>
      <w:r w:rsidRPr="00B72FA0">
        <w:rPr>
          <w:rFonts w:asciiTheme="minorBidi" w:hAnsiTheme="minorBidi" w:cstheme="minorBidi"/>
          <w:sz w:val="24"/>
          <w:szCs w:val="24"/>
        </w:rPr>
        <w:t>=0.7)</w:t>
      </w:r>
    </w:p>
    <w:p w14:paraId="6E3E3FA9" w14:textId="77777777" w:rsidR="00B72FA0" w:rsidRPr="00B72FA0" w:rsidRDefault="00B72FA0" w:rsidP="00B72FA0">
      <w:pPr>
        <w:spacing w:after="0" w:line="240" w:lineRule="auto"/>
        <w:rPr>
          <w:rFonts w:asciiTheme="minorBidi" w:hAnsiTheme="minorBidi" w:cstheme="minorBidi"/>
          <w:sz w:val="24"/>
          <w:szCs w:val="24"/>
        </w:rPr>
      </w:pPr>
    </w:p>
    <w:p w14:paraId="651D25B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w:t>
      </w:r>
      <w:proofErr w:type="gramStart"/>
      <w:r w:rsidRPr="00B72FA0">
        <w:rPr>
          <w:rFonts w:asciiTheme="minorBidi" w:hAnsiTheme="minorBidi" w:cstheme="minorBidi"/>
          <w:sz w:val="24"/>
          <w:szCs w:val="24"/>
        </w:rPr>
        <w:t>ylabel</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Monto (S/)',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2,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w:t>
      </w:r>
    </w:p>
    <w:p w14:paraId="2A3D9A8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w:t>
      </w:r>
      <w:proofErr w:type="gramStart"/>
      <w:r w:rsidRPr="00B72FA0">
        <w:rPr>
          <w:rFonts w:asciiTheme="minorBidi" w:hAnsiTheme="minorBidi" w:cstheme="minorBidi"/>
          <w:sz w:val="24"/>
          <w:szCs w:val="24"/>
        </w:rPr>
        <w:t>title</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Comparación: Distribución Real vs Ideal (Regla 50-30-20)',</w:t>
      </w:r>
    </w:p>
    <w:p w14:paraId="185D0E5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4,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ad</w:t>
      </w:r>
      <w:proofErr w:type="spellEnd"/>
      <w:r w:rsidRPr="00B72FA0">
        <w:rPr>
          <w:rFonts w:asciiTheme="minorBidi" w:hAnsiTheme="minorBidi" w:cstheme="minorBidi"/>
          <w:sz w:val="24"/>
          <w:szCs w:val="24"/>
        </w:rPr>
        <w:t>=20)</w:t>
      </w:r>
    </w:p>
    <w:p w14:paraId="44FC2AB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xticks</w:t>
      </w:r>
      <w:proofErr w:type="spellEnd"/>
      <w:r w:rsidRPr="00B72FA0">
        <w:rPr>
          <w:rFonts w:asciiTheme="minorBidi" w:hAnsiTheme="minorBidi" w:cstheme="minorBidi"/>
          <w:sz w:val="24"/>
          <w:szCs w:val="24"/>
        </w:rPr>
        <w:t>(x)</w:t>
      </w:r>
    </w:p>
    <w:p w14:paraId="1900C6FE"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w:t>
      </w:r>
      <w:proofErr w:type="gramStart"/>
      <w:r w:rsidRPr="00B72FA0">
        <w:rPr>
          <w:rFonts w:asciiTheme="minorBidi" w:hAnsiTheme="minorBidi" w:cstheme="minorBidi"/>
          <w:sz w:val="24"/>
          <w:szCs w:val="24"/>
        </w:rPr>
        <w:t>xticklabels</w:t>
      </w:r>
      <w:proofErr w:type="spellEnd"/>
      <w:r w:rsidRPr="00B72FA0">
        <w:rPr>
          <w:rFonts w:asciiTheme="minorBidi" w:hAnsiTheme="minorBidi" w:cstheme="minorBidi"/>
          <w:sz w:val="24"/>
          <w:szCs w:val="24"/>
        </w:rPr>
        <w:t>(</w:t>
      </w:r>
      <w:proofErr w:type="spellStart"/>
      <w:proofErr w:type="gramEnd"/>
      <w:r w:rsidRPr="00B72FA0">
        <w:rPr>
          <w:rFonts w:asciiTheme="minorBidi" w:hAnsiTheme="minorBidi" w:cstheme="minorBidi"/>
          <w:sz w:val="24"/>
          <w:szCs w:val="24"/>
        </w:rPr>
        <w:t>categoria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11)</w:t>
      </w:r>
    </w:p>
    <w:p w14:paraId="4DDEBD70"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ax.leg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11)</w:t>
      </w:r>
    </w:p>
    <w:p w14:paraId="7516503E"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ax.grid</w:t>
      </w:r>
      <w:proofErr w:type="spellEnd"/>
      <w:proofErr w:type="gramEnd"/>
      <w:r w:rsidRPr="00B72FA0">
        <w:rPr>
          <w:rFonts w:asciiTheme="minorBidi" w:hAnsiTheme="minorBidi" w:cstheme="minorBidi"/>
          <w:sz w:val="24"/>
          <w:szCs w:val="24"/>
        </w:rPr>
        <w:t xml:space="preserve">(axis='y', </w:t>
      </w:r>
      <w:proofErr w:type="spellStart"/>
      <w:r w:rsidRPr="00B72FA0">
        <w:rPr>
          <w:rFonts w:asciiTheme="minorBidi" w:hAnsiTheme="minorBidi" w:cstheme="minorBidi"/>
          <w:sz w:val="24"/>
          <w:szCs w:val="24"/>
        </w:rPr>
        <w:t>linestyle</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lpha</w:t>
      </w:r>
      <w:proofErr w:type="spellEnd"/>
      <w:r w:rsidRPr="00B72FA0">
        <w:rPr>
          <w:rFonts w:asciiTheme="minorBidi" w:hAnsiTheme="minorBidi" w:cstheme="minorBidi"/>
          <w:sz w:val="24"/>
          <w:szCs w:val="24"/>
        </w:rPr>
        <w:t>=0.3)</w:t>
      </w:r>
    </w:p>
    <w:p w14:paraId="74116390" w14:textId="77777777" w:rsidR="00B72FA0" w:rsidRPr="00B72FA0" w:rsidRDefault="00B72FA0" w:rsidP="00B72FA0">
      <w:pPr>
        <w:spacing w:after="0" w:line="240" w:lineRule="auto"/>
        <w:rPr>
          <w:rFonts w:asciiTheme="minorBidi" w:hAnsiTheme="minorBidi" w:cstheme="minorBidi"/>
          <w:sz w:val="24"/>
          <w:szCs w:val="24"/>
        </w:rPr>
      </w:pPr>
    </w:p>
    <w:p w14:paraId="5A2594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Agregar valores sobre las barras</w:t>
      </w:r>
    </w:p>
    <w:p w14:paraId="6EADC9F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for barra in barras1 + barras2:</w:t>
      </w:r>
    </w:p>
    <w:p w14:paraId="1C2992E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ltura = </w:t>
      </w:r>
      <w:proofErr w:type="spellStart"/>
      <w:r w:rsidRPr="00B72FA0">
        <w:rPr>
          <w:rFonts w:asciiTheme="minorBidi" w:hAnsiTheme="minorBidi" w:cstheme="minorBidi"/>
          <w:sz w:val="24"/>
          <w:szCs w:val="24"/>
        </w:rPr>
        <w:t>barra.get_</w:t>
      </w:r>
      <w:proofErr w:type="gramStart"/>
      <w:r w:rsidRPr="00B72FA0">
        <w:rPr>
          <w:rFonts w:asciiTheme="minorBidi" w:hAnsiTheme="minorBidi" w:cstheme="minorBidi"/>
          <w:sz w:val="24"/>
          <w:szCs w:val="24"/>
        </w:rPr>
        <w:t>heigh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01F6363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x.tex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arra.get_</w:t>
      </w:r>
      <w:proofErr w:type="gramStart"/>
      <w:r w:rsidRPr="00B72FA0">
        <w:rPr>
          <w:rFonts w:asciiTheme="minorBidi" w:hAnsiTheme="minorBidi" w:cstheme="minorBidi"/>
          <w:sz w:val="24"/>
          <w:szCs w:val="24"/>
        </w:rPr>
        <w:t>x</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barra.get_width</w:t>
      </w:r>
      <w:proofErr w:type="spellEnd"/>
      <w:r w:rsidRPr="00B72FA0">
        <w:rPr>
          <w:rFonts w:asciiTheme="minorBidi" w:hAnsiTheme="minorBidi" w:cstheme="minorBidi"/>
          <w:sz w:val="24"/>
          <w:szCs w:val="24"/>
        </w:rPr>
        <w:t>()/2., altura,</w:t>
      </w:r>
    </w:p>
    <w:p w14:paraId="5D8989B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S</w:t>
      </w:r>
      <w:proofErr w:type="spellEnd"/>
      <w:r w:rsidRPr="00B72FA0">
        <w:rPr>
          <w:rFonts w:asciiTheme="minorBidi" w:hAnsiTheme="minorBidi" w:cstheme="minorBidi"/>
          <w:sz w:val="24"/>
          <w:szCs w:val="24"/>
        </w:rPr>
        <w:t>/ {altura:,.0f}',</w:t>
      </w:r>
    </w:p>
    <w:p w14:paraId="0075B0E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ha='center', va='</w:t>
      </w:r>
      <w:proofErr w:type="spellStart"/>
      <w:r w:rsidRPr="00B72FA0">
        <w:rPr>
          <w:rFonts w:asciiTheme="minorBidi" w:hAnsiTheme="minorBidi" w:cstheme="minorBidi"/>
          <w:sz w:val="24"/>
          <w:szCs w:val="24"/>
        </w:rPr>
        <w:t>bottom</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9)</w:t>
      </w:r>
    </w:p>
    <w:p w14:paraId="3E10D3A7" w14:textId="77777777" w:rsidR="00B72FA0" w:rsidRPr="00B72FA0" w:rsidRDefault="00B72FA0" w:rsidP="00B72FA0">
      <w:pPr>
        <w:spacing w:after="0" w:line="240" w:lineRule="auto"/>
        <w:rPr>
          <w:rFonts w:asciiTheme="minorBidi" w:hAnsiTheme="minorBidi" w:cstheme="minorBidi"/>
          <w:sz w:val="24"/>
          <w:szCs w:val="24"/>
        </w:rPr>
      </w:pPr>
    </w:p>
    <w:p w14:paraId="269494E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tight</w:t>
      </w:r>
      <w:proofErr w:type="gramEnd"/>
      <w:r w:rsidRPr="00B72FA0">
        <w:rPr>
          <w:rFonts w:asciiTheme="minorBidi" w:hAnsiTheme="minorBidi" w:cstheme="minorBidi"/>
          <w:sz w:val="24"/>
          <w:szCs w:val="24"/>
        </w:rPr>
        <w:t>_layout</w:t>
      </w:r>
      <w:proofErr w:type="spellEnd"/>
      <w:r w:rsidRPr="00B72FA0">
        <w:rPr>
          <w:rFonts w:asciiTheme="minorBidi" w:hAnsiTheme="minorBidi" w:cstheme="minorBidi"/>
          <w:sz w:val="24"/>
          <w:szCs w:val="24"/>
        </w:rPr>
        <w:t>()</w:t>
      </w:r>
    </w:p>
    <w:p w14:paraId="2D21EC3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avefig</w:t>
      </w:r>
      <w:proofErr w:type="spellEnd"/>
      <w:proofErr w:type="gramEnd"/>
      <w:r w:rsidRPr="00B72FA0">
        <w:rPr>
          <w:rFonts w:asciiTheme="minorBidi" w:hAnsiTheme="minorBidi" w:cstheme="minorBidi"/>
          <w:sz w:val="24"/>
          <w:szCs w:val="24"/>
        </w:rPr>
        <w:t xml:space="preserve">("barras.png", dpi=150, </w:t>
      </w:r>
      <w:proofErr w:type="spellStart"/>
      <w:r w:rsidRPr="00B72FA0">
        <w:rPr>
          <w:rFonts w:asciiTheme="minorBidi" w:hAnsiTheme="minorBidi" w:cstheme="minorBidi"/>
          <w:sz w:val="24"/>
          <w:szCs w:val="24"/>
        </w:rPr>
        <w:t>bbox_inche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tight</w:t>
      </w:r>
      <w:proofErr w:type="spellEnd"/>
      <w:r w:rsidRPr="00B72FA0">
        <w:rPr>
          <w:rFonts w:asciiTheme="minorBidi" w:hAnsiTheme="minorBidi" w:cstheme="minorBidi"/>
          <w:sz w:val="24"/>
          <w:szCs w:val="24"/>
        </w:rPr>
        <w:t>')</w:t>
      </w:r>
    </w:p>
    <w:p w14:paraId="096FC29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how</w:t>
      </w:r>
      <w:proofErr w:type="spellEnd"/>
      <w:proofErr w:type="gramEnd"/>
      <w:r w:rsidRPr="00B72FA0">
        <w:rPr>
          <w:rFonts w:asciiTheme="minorBidi" w:hAnsiTheme="minorBidi" w:cstheme="minorBidi"/>
          <w:sz w:val="24"/>
          <w:szCs w:val="24"/>
        </w:rPr>
        <w:t>()</w:t>
      </w:r>
    </w:p>
    <w:p w14:paraId="1F88CEB5" w14:textId="77777777" w:rsidR="00B72FA0" w:rsidRPr="00B72FA0" w:rsidRDefault="00B72FA0" w:rsidP="00B72FA0">
      <w:pPr>
        <w:spacing w:after="0" w:line="240" w:lineRule="auto"/>
        <w:rPr>
          <w:rFonts w:asciiTheme="minorBidi" w:hAnsiTheme="minorBidi" w:cstheme="minorBidi"/>
          <w:sz w:val="24"/>
          <w:szCs w:val="24"/>
        </w:rPr>
      </w:pPr>
    </w:p>
    <w:p w14:paraId="5E6EC3E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circular: Distribución porcentual</w:t>
      </w:r>
    </w:p>
    <w:p w14:paraId="5A5E601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ig</w:t>
      </w:r>
      <w:proofErr w:type="spellEnd"/>
      <w:r w:rsidRPr="00B72FA0">
        <w:rPr>
          <w:rFonts w:asciiTheme="minorBidi" w:hAnsiTheme="minorBidi" w:cstheme="minorBidi"/>
          <w:sz w:val="24"/>
          <w:szCs w:val="24"/>
        </w:rPr>
        <w:t xml:space="preserve">, (ax1, ax2) = </w:t>
      </w:r>
      <w:proofErr w:type="spellStart"/>
      <w:proofErr w:type="gramStart"/>
      <w:r w:rsidRPr="00B72FA0">
        <w:rPr>
          <w:rFonts w:asciiTheme="minorBidi" w:hAnsiTheme="minorBidi" w:cstheme="minorBidi"/>
          <w:sz w:val="24"/>
          <w:szCs w:val="24"/>
        </w:rPr>
        <w:t>plt.subplots</w:t>
      </w:r>
      <w:proofErr w:type="spellEnd"/>
      <w:proofErr w:type="gramEnd"/>
      <w:r w:rsidRPr="00B72FA0">
        <w:rPr>
          <w:rFonts w:asciiTheme="minorBidi" w:hAnsiTheme="minorBidi" w:cstheme="minorBidi"/>
          <w:sz w:val="24"/>
          <w:szCs w:val="24"/>
        </w:rPr>
        <w:t xml:space="preserve">(1, 2, </w:t>
      </w:r>
      <w:proofErr w:type="spellStart"/>
      <w:r w:rsidRPr="00B72FA0">
        <w:rPr>
          <w:rFonts w:asciiTheme="minorBidi" w:hAnsiTheme="minorBidi" w:cstheme="minorBidi"/>
          <w:sz w:val="24"/>
          <w:szCs w:val="24"/>
        </w:rPr>
        <w:t>figsize</w:t>
      </w:r>
      <w:proofErr w:type="spellEnd"/>
      <w:r w:rsidRPr="00B72FA0">
        <w:rPr>
          <w:rFonts w:asciiTheme="minorBidi" w:hAnsiTheme="minorBidi" w:cstheme="minorBidi"/>
          <w:sz w:val="24"/>
          <w:szCs w:val="24"/>
        </w:rPr>
        <w:t>=(14, 6))</w:t>
      </w:r>
    </w:p>
    <w:p w14:paraId="71983C45" w14:textId="77777777" w:rsidR="00B72FA0" w:rsidRPr="00B72FA0" w:rsidRDefault="00B72FA0" w:rsidP="00B72FA0">
      <w:pPr>
        <w:spacing w:after="0" w:line="240" w:lineRule="auto"/>
        <w:rPr>
          <w:rFonts w:asciiTheme="minorBidi" w:hAnsiTheme="minorBidi" w:cstheme="minorBidi"/>
          <w:sz w:val="24"/>
          <w:szCs w:val="24"/>
        </w:rPr>
      </w:pPr>
    </w:p>
    <w:p w14:paraId="784D29E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real</w:t>
      </w:r>
    </w:p>
    <w:p w14:paraId="434EB43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colores = ['#FF6B6B', '#4ECDC4', '#45B7D1']</w:t>
      </w:r>
    </w:p>
    <w:p w14:paraId="3D64FF6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 xml:space="preserve"> = (0.05, 0.05, 0.05)</w:t>
      </w:r>
    </w:p>
    <w:p w14:paraId="66A695DD" w14:textId="77777777" w:rsidR="00B72FA0" w:rsidRPr="00B72FA0" w:rsidRDefault="00B72FA0" w:rsidP="00B72FA0">
      <w:pPr>
        <w:spacing w:after="0" w:line="240" w:lineRule="auto"/>
        <w:rPr>
          <w:rFonts w:asciiTheme="minorBidi" w:hAnsiTheme="minorBidi" w:cstheme="minorBidi"/>
          <w:sz w:val="24"/>
          <w:szCs w:val="24"/>
        </w:rPr>
      </w:pPr>
    </w:p>
    <w:p w14:paraId="1FD026C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gramStart"/>
      <w:r w:rsidRPr="00B72FA0">
        <w:rPr>
          <w:rFonts w:asciiTheme="minorBidi" w:hAnsiTheme="minorBidi" w:cstheme="minorBidi"/>
          <w:sz w:val="24"/>
          <w:szCs w:val="24"/>
        </w:rPr>
        <w:t>sum(</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ahorro]) &gt; 0:</w:t>
      </w:r>
    </w:p>
    <w:p w14:paraId="0F6BDAC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gramStart"/>
      <w:r w:rsidRPr="00B72FA0">
        <w:rPr>
          <w:rFonts w:asciiTheme="minorBidi" w:hAnsiTheme="minorBidi" w:cstheme="minorBidi"/>
          <w:sz w:val="24"/>
          <w:szCs w:val="24"/>
        </w:rPr>
        <w:t>ax1.pie(</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ahorro],</w:t>
      </w:r>
    </w:p>
    <w:p w14:paraId="37B42F1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abels</w:t>
      </w:r>
      <w:proofErr w:type="spellEnd"/>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Necesarios", "Discrecionales", "Ahorro"],</w:t>
      </w:r>
    </w:p>
    <w:p w14:paraId="167FBE2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utopct</w:t>
      </w:r>
      <w:proofErr w:type="spellEnd"/>
      <w:r w:rsidRPr="00B72FA0">
        <w:rPr>
          <w:rFonts w:asciiTheme="minorBidi" w:hAnsiTheme="minorBidi" w:cstheme="minorBidi"/>
          <w:sz w:val="24"/>
          <w:szCs w:val="24"/>
        </w:rPr>
        <w:t>='%1.1f%%',</w:t>
      </w:r>
    </w:p>
    <w:p w14:paraId="3DADCEF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tartangle</w:t>
      </w:r>
      <w:proofErr w:type="spellEnd"/>
      <w:r w:rsidRPr="00B72FA0">
        <w:rPr>
          <w:rFonts w:asciiTheme="minorBidi" w:hAnsiTheme="minorBidi" w:cstheme="minorBidi"/>
          <w:sz w:val="24"/>
          <w:szCs w:val="24"/>
        </w:rPr>
        <w:t>=90,</w:t>
      </w:r>
    </w:p>
    <w:p w14:paraId="4FEA489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colors</w:t>
      </w:r>
      <w:proofErr w:type="spellEnd"/>
      <w:r w:rsidRPr="00B72FA0">
        <w:rPr>
          <w:rFonts w:asciiTheme="minorBidi" w:hAnsiTheme="minorBidi" w:cstheme="minorBidi"/>
          <w:sz w:val="24"/>
          <w:szCs w:val="24"/>
        </w:rPr>
        <w:t>=colores,</w:t>
      </w:r>
    </w:p>
    <w:p w14:paraId="69F0187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
    <w:p w14:paraId="3AE80D0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hadow</w:t>
      </w:r>
      <w:proofErr w:type="spellEnd"/>
      <w:r w:rsidRPr="00B72FA0">
        <w:rPr>
          <w:rFonts w:asciiTheme="minorBidi" w:hAnsiTheme="minorBidi" w:cstheme="minorBidi"/>
          <w:sz w:val="24"/>
          <w:szCs w:val="24"/>
        </w:rPr>
        <w:t>=True)</w:t>
      </w:r>
    </w:p>
    <w:p w14:paraId="7348F0C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x1.set_</w:t>
      </w:r>
      <w:proofErr w:type="gramStart"/>
      <w:r w:rsidRPr="00B72FA0">
        <w:rPr>
          <w:rFonts w:asciiTheme="minorBidi" w:hAnsiTheme="minorBidi" w:cstheme="minorBidi"/>
          <w:sz w:val="24"/>
          <w:szCs w:val="24"/>
        </w:rPr>
        <w:t>title(</w:t>
      </w:r>
      <w:proofErr w:type="gramEnd"/>
      <w:r w:rsidRPr="00B72FA0">
        <w:rPr>
          <w:rFonts w:asciiTheme="minorBidi" w:hAnsiTheme="minorBidi" w:cstheme="minorBidi"/>
          <w:sz w:val="24"/>
          <w:szCs w:val="24"/>
        </w:rPr>
        <w:t>'Distribución Real\</w:t>
      </w:r>
      <w:proofErr w:type="spellStart"/>
      <w:r w:rsidRPr="00B72FA0">
        <w:rPr>
          <w:rFonts w:asciiTheme="minorBidi" w:hAnsiTheme="minorBidi" w:cstheme="minorBidi"/>
          <w:sz w:val="24"/>
          <w:szCs w:val="24"/>
        </w:rPr>
        <w:t>nde</w:t>
      </w:r>
      <w:proofErr w:type="spellEnd"/>
      <w:r w:rsidRPr="00B72FA0">
        <w:rPr>
          <w:rFonts w:asciiTheme="minorBidi" w:hAnsiTheme="minorBidi" w:cstheme="minorBidi"/>
          <w:sz w:val="24"/>
          <w:szCs w:val="24"/>
        </w:rPr>
        <w:t xml:space="preserve"> tu Ingreso',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2,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w:t>
      </w:r>
    </w:p>
    <w:p w14:paraId="5048F7D3" w14:textId="77777777" w:rsidR="00B72FA0" w:rsidRPr="00B72FA0" w:rsidRDefault="00B72FA0" w:rsidP="00B72FA0">
      <w:pPr>
        <w:spacing w:after="0" w:line="240" w:lineRule="auto"/>
        <w:rPr>
          <w:rFonts w:asciiTheme="minorBidi" w:hAnsiTheme="minorBidi" w:cstheme="minorBidi"/>
          <w:sz w:val="24"/>
          <w:szCs w:val="24"/>
        </w:rPr>
      </w:pPr>
    </w:p>
    <w:p w14:paraId="1A58401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ideal</w:t>
      </w:r>
    </w:p>
    <w:p w14:paraId="469F24B8" w14:textId="77777777" w:rsidR="00B72FA0" w:rsidRPr="00B72FA0" w:rsidRDefault="00B72FA0" w:rsidP="00B72FA0">
      <w:pPr>
        <w:spacing w:after="0" w:line="240" w:lineRule="auto"/>
        <w:rPr>
          <w:rFonts w:asciiTheme="minorBidi" w:hAnsiTheme="minorBidi" w:cstheme="minorBidi"/>
          <w:sz w:val="24"/>
          <w:szCs w:val="24"/>
        </w:rPr>
      </w:pPr>
      <w:proofErr w:type="gramStart"/>
      <w:r w:rsidRPr="00B72FA0">
        <w:rPr>
          <w:rFonts w:asciiTheme="minorBidi" w:hAnsiTheme="minorBidi" w:cstheme="minorBidi"/>
          <w:sz w:val="24"/>
          <w:szCs w:val="24"/>
        </w:rPr>
        <w:t>ax2.pie(</w:t>
      </w:r>
      <w:proofErr w:type="gramEnd"/>
      <w:r w:rsidRPr="00B72FA0">
        <w:rPr>
          <w:rFonts w:asciiTheme="minorBidi" w:hAnsiTheme="minorBidi" w:cstheme="minorBidi"/>
          <w:sz w:val="24"/>
          <w:szCs w:val="24"/>
        </w:rPr>
        <w:t>[50, 30, 20],</w:t>
      </w:r>
    </w:p>
    <w:p w14:paraId="62507E6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abels</w:t>
      </w:r>
      <w:proofErr w:type="spellEnd"/>
      <w:r w:rsidRPr="00B72FA0">
        <w:rPr>
          <w:rFonts w:asciiTheme="minorBidi" w:hAnsiTheme="minorBidi" w:cstheme="minorBidi"/>
          <w:sz w:val="24"/>
          <w:szCs w:val="24"/>
        </w:rPr>
        <w:t>=["Necesarios\</w:t>
      </w:r>
      <w:proofErr w:type="gramStart"/>
      <w:r w:rsidRPr="00B72FA0">
        <w:rPr>
          <w:rFonts w:asciiTheme="minorBidi" w:hAnsiTheme="minorBidi" w:cstheme="minorBidi"/>
          <w:sz w:val="24"/>
          <w:szCs w:val="24"/>
        </w:rPr>
        <w:t>n(</w:t>
      </w:r>
      <w:proofErr w:type="gramEnd"/>
      <w:r w:rsidRPr="00B72FA0">
        <w:rPr>
          <w:rFonts w:asciiTheme="minorBidi" w:hAnsiTheme="minorBidi" w:cstheme="minorBidi"/>
          <w:sz w:val="24"/>
          <w:szCs w:val="24"/>
        </w:rPr>
        <w:t>50%)", "Discrecionales\n(30%)", "Ahorro\n(20%)"],</w:t>
      </w:r>
    </w:p>
    <w:p w14:paraId="450F4F2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utopct</w:t>
      </w:r>
      <w:proofErr w:type="spellEnd"/>
      <w:r w:rsidRPr="00B72FA0">
        <w:rPr>
          <w:rFonts w:asciiTheme="minorBidi" w:hAnsiTheme="minorBidi" w:cstheme="minorBidi"/>
          <w:sz w:val="24"/>
          <w:szCs w:val="24"/>
        </w:rPr>
        <w:t>='%1.0f%%',</w:t>
      </w:r>
    </w:p>
    <w:p w14:paraId="775B608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tartangle</w:t>
      </w:r>
      <w:proofErr w:type="spellEnd"/>
      <w:r w:rsidRPr="00B72FA0">
        <w:rPr>
          <w:rFonts w:asciiTheme="minorBidi" w:hAnsiTheme="minorBidi" w:cstheme="minorBidi"/>
          <w:sz w:val="24"/>
          <w:szCs w:val="24"/>
        </w:rPr>
        <w:t>=90,</w:t>
      </w:r>
    </w:p>
    <w:p w14:paraId="079410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colors</w:t>
      </w:r>
      <w:proofErr w:type="spellEnd"/>
      <w:r w:rsidRPr="00B72FA0">
        <w:rPr>
          <w:rFonts w:asciiTheme="minorBidi" w:hAnsiTheme="minorBidi" w:cstheme="minorBidi"/>
          <w:sz w:val="24"/>
          <w:szCs w:val="24"/>
        </w:rPr>
        <w:t>=colores,</w:t>
      </w:r>
    </w:p>
    <w:p w14:paraId="565A89A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
    <w:p w14:paraId="6A5F839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hadow</w:t>
      </w:r>
      <w:proofErr w:type="spellEnd"/>
      <w:r w:rsidRPr="00B72FA0">
        <w:rPr>
          <w:rFonts w:asciiTheme="minorBidi" w:hAnsiTheme="minorBidi" w:cstheme="minorBidi"/>
          <w:sz w:val="24"/>
          <w:szCs w:val="24"/>
        </w:rPr>
        <w:t>=True)</w:t>
      </w:r>
    </w:p>
    <w:p w14:paraId="6D47187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ax2.set_</w:t>
      </w:r>
      <w:proofErr w:type="gramStart"/>
      <w:r w:rsidRPr="00B72FA0">
        <w:rPr>
          <w:rFonts w:asciiTheme="minorBidi" w:hAnsiTheme="minorBidi" w:cstheme="minorBidi"/>
          <w:sz w:val="24"/>
          <w:szCs w:val="24"/>
        </w:rPr>
        <w:t>title(</w:t>
      </w:r>
      <w:proofErr w:type="gramEnd"/>
      <w:r w:rsidRPr="00B72FA0">
        <w:rPr>
          <w:rFonts w:asciiTheme="minorBidi" w:hAnsiTheme="minorBidi" w:cstheme="minorBidi"/>
          <w:sz w:val="24"/>
          <w:szCs w:val="24"/>
        </w:rPr>
        <w:t xml:space="preserve">'Distribución Ideal\n(Regla 50-30-20)',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2,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w:t>
      </w:r>
    </w:p>
    <w:p w14:paraId="5B831979" w14:textId="77777777" w:rsidR="00B72FA0" w:rsidRPr="00B72FA0" w:rsidRDefault="00B72FA0" w:rsidP="00B72FA0">
      <w:pPr>
        <w:spacing w:after="0" w:line="240" w:lineRule="auto"/>
        <w:rPr>
          <w:rFonts w:asciiTheme="minorBidi" w:hAnsiTheme="minorBidi" w:cstheme="minorBidi"/>
          <w:sz w:val="24"/>
          <w:szCs w:val="24"/>
        </w:rPr>
      </w:pPr>
    </w:p>
    <w:p w14:paraId="4F751B4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lastRenderedPageBreak/>
        <w:t>plt.tight</w:t>
      </w:r>
      <w:proofErr w:type="gramEnd"/>
      <w:r w:rsidRPr="00B72FA0">
        <w:rPr>
          <w:rFonts w:asciiTheme="minorBidi" w:hAnsiTheme="minorBidi" w:cstheme="minorBidi"/>
          <w:sz w:val="24"/>
          <w:szCs w:val="24"/>
        </w:rPr>
        <w:t>_layout</w:t>
      </w:r>
      <w:proofErr w:type="spellEnd"/>
      <w:r w:rsidRPr="00B72FA0">
        <w:rPr>
          <w:rFonts w:asciiTheme="minorBidi" w:hAnsiTheme="minorBidi" w:cstheme="minorBidi"/>
          <w:sz w:val="24"/>
          <w:szCs w:val="24"/>
        </w:rPr>
        <w:t>()</w:t>
      </w:r>
    </w:p>
    <w:p w14:paraId="5AA4A1AD"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avefig</w:t>
      </w:r>
      <w:proofErr w:type="spellEnd"/>
      <w:proofErr w:type="gramEnd"/>
      <w:r w:rsidRPr="00B72FA0">
        <w:rPr>
          <w:rFonts w:asciiTheme="minorBidi" w:hAnsiTheme="minorBidi" w:cstheme="minorBidi"/>
          <w:sz w:val="24"/>
          <w:szCs w:val="24"/>
        </w:rPr>
        <w:t xml:space="preserve">("circular.png", dpi=150, </w:t>
      </w:r>
      <w:proofErr w:type="spellStart"/>
      <w:r w:rsidRPr="00B72FA0">
        <w:rPr>
          <w:rFonts w:asciiTheme="minorBidi" w:hAnsiTheme="minorBidi" w:cstheme="minorBidi"/>
          <w:sz w:val="24"/>
          <w:szCs w:val="24"/>
        </w:rPr>
        <w:t>bbox_inche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tight</w:t>
      </w:r>
      <w:proofErr w:type="spellEnd"/>
      <w:r w:rsidRPr="00B72FA0">
        <w:rPr>
          <w:rFonts w:asciiTheme="minorBidi" w:hAnsiTheme="minorBidi" w:cstheme="minorBidi"/>
          <w:sz w:val="24"/>
          <w:szCs w:val="24"/>
        </w:rPr>
        <w:t>')</w:t>
      </w:r>
    </w:p>
    <w:p w14:paraId="78DB41B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how</w:t>
      </w:r>
      <w:proofErr w:type="spellEnd"/>
      <w:proofErr w:type="gramEnd"/>
      <w:r w:rsidRPr="00B72FA0">
        <w:rPr>
          <w:rFonts w:asciiTheme="minorBidi" w:hAnsiTheme="minorBidi" w:cstheme="minorBidi"/>
          <w:sz w:val="24"/>
          <w:szCs w:val="24"/>
        </w:rPr>
        <w:t>()</w:t>
      </w:r>
    </w:p>
    <w:p w14:paraId="0E75CBFA" w14:textId="77777777" w:rsidR="00B72FA0" w:rsidRPr="00B72FA0" w:rsidRDefault="00B72FA0" w:rsidP="00B72FA0">
      <w:pPr>
        <w:spacing w:after="0" w:line="240" w:lineRule="auto"/>
        <w:rPr>
          <w:rFonts w:asciiTheme="minorBidi" w:hAnsiTheme="minorBidi" w:cstheme="minorBidi"/>
          <w:sz w:val="24"/>
          <w:szCs w:val="24"/>
        </w:rPr>
      </w:pPr>
    </w:p>
    <w:p w14:paraId="581EE0E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Gráficos generados exitosamente")</w:t>
      </w:r>
    </w:p>
    <w:p w14:paraId="33A6E8C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53C81C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ENERADOR DE REPORTE PDF</w:t>
      </w:r>
    </w:p>
    <w:p w14:paraId="1D4C136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0A90206C" w14:textId="77777777" w:rsidR="00B72FA0" w:rsidRPr="00B72FA0" w:rsidRDefault="00B72FA0" w:rsidP="00B72FA0">
      <w:pPr>
        <w:spacing w:after="0" w:line="240" w:lineRule="auto"/>
        <w:rPr>
          <w:rFonts w:asciiTheme="minorBidi" w:hAnsiTheme="minorBidi" w:cstheme="minorBidi"/>
          <w:sz w:val="24"/>
          <w:szCs w:val="24"/>
        </w:rPr>
      </w:pPr>
    </w:p>
    <w:p w14:paraId="56387AD7"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reportlab.platypu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impleDocTemplate</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 xml:space="preserve">, Table, </w:t>
      </w:r>
      <w:proofErr w:type="spellStart"/>
      <w:r w:rsidRPr="00B72FA0">
        <w:rPr>
          <w:rFonts w:asciiTheme="minorBidi" w:hAnsiTheme="minorBidi" w:cstheme="minorBidi"/>
          <w:sz w:val="24"/>
          <w:szCs w:val="24"/>
        </w:rPr>
        <w:t>Image</w:t>
      </w:r>
      <w:proofErr w:type="spellEnd"/>
    </w:p>
    <w:p w14:paraId="4FCD7F5E"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reportlab.lib.style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etSampleStyleSheet</w:t>
      </w:r>
      <w:proofErr w:type="spellEnd"/>
    </w:p>
    <w:p w14:paraId="199C1D4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reportlab.lib.pagesize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A4</w:t>
      </w:r>
    </w:p>
    <w:p w14:paraId="7696DBCC" w14:textId="02E02678"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reportlab.lib.unit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cm</w:t>
      </w:r>
    </w:p>
    <w:p w14:paraId="147B236A" w14:textId="77777777" w:rsidR="00B72FA0" w:rsidRPr="00B72FA0" w:rsidRDefault="00B72FA0" w:rsidP="00B72FA0">
      <w:pPr>
        <w:spacing w:after="0" w:line="240" w:lineRule="auto"/>
        <w:rPr>
          <w:rFonts w:asciiTheme="minorBidi" w:hAnsiTheme="minorBidi" w:cstheme="minorBidi"/>
          <w:sz w:val="24"/>
          <w:szCs w:val="24"/>
        </w:rPr>
      </w:pPr>
    </w:p>
    <w:p w14:paraId="530A483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e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enerar_reporte_pdf</w:t>
      </w:r>
      <w:proofErr w:type="spellEnd"/>
      <w:r w:rsidRPr="00B72FA0">
        <w:rPr>
          <w:rFonts w:asciiTheme="minorBidi" w:hAnsiTheme="minorBidi" w:cstheme="minorBidi"/>
          <w:sz w:val="24"/>
          <w:szCs w:val="24"/>
        </w:rPr>
        <w:t>(datos):</w:t>
      </w:r>
    </w:p>
    <w:p w14:paraId="4C80397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6E2A91B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enera un reporte PDF profesional con tablas,</w:t>
      </w:r>
    </w:p>
    <w:p w14:paraId="72258F8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ráficos y recomendaciones financieras.</w:t>
      </w:r>
    </w:p>
    <w:p w14:paraId="2600B4D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425905E" w14:textId="77777777" w:rsidR="00B72FA0" w:rsidRPr="00B72FA0" w:rsidRDefault="00B72FA0" w:rsidP="00B72FA0">
      <w:pPr>
        <w:spacing w:after="0" w:line="240" w:lineRule="auto"/>
        <w:rPr>
          <w:rFonts w:asciiTheme="minorBidi" w:hAnsiTheme="minorBidi" w:cstheme="minorBidi"/>
          <w:sz w:val="24"/>
          <w:szCs w:val="24"/>
        </w:rPr>
      </w:pPr>
    </w:p>
    <w:p w14:paraId="302022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doc</w:t>
      </w:r>
      <w:proofErr w:type="spellEnd"/>
      <w:r w:rsidRPr="00B72FA0">
        <w:rPr>
          <w:rFonts w:asciiTheme="minorBidi" w:hAnsiTheme="minorBidi" w:cstheme="minorBidi"/>
          <w:sz w:val="24"/>
          <w:szCs w:val="24"/>
        </w:rPr>
        <w:t xml:space="preserve"> = </w:t>
      </w:r>
      <w:proofErr w:type="spellStart"/>
      <w:proofErr w:type="gramStart"/>
      <w:r w:rsidRPr="00B72FA0">
        <w:rPr>
          <w:rFonts w:asciiTheme="minorBidi" w:hAnsiTheme="minorBidi" w:cstheme="minorBidi"/>
          <w:sz w:val="24"/>
          <w:szCs w:val="24"/>
        </w:rPr>
        <w:t>SimpleDocTemplate</w:t>
      </w:r>
      <w:proofErr w:type="spellEnd"/>
      <w:r w:rsidRPr="00B72FA0">
        <w:rPr>
          <w:rFonts w:asciiTheme="minorBidi" w:hAnsiTheme="minorBidi" w:cstheme="minorBidi"/>
          <w:sz w:val="24"/>
          <w:szCs w:val="24"/>
        </w:rPr>
        <w:t>(</w:t>
      </w:r>
      <w:proofErr w:type="gramEnd"/>
    </w:p>
    <w:p w14:paraId="5BE570E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porte_Financiero_Personal.pdf",</w:t>
      </w:r>
    </w:p>
    <w:p w14:paraId="0C28AC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agesize</w:t>
      </w:r>
      <w:proofErr w:type="spellEnd"/>
      <w:r w:rsidRPr="00B72FA0">
        <w:rPr>
          <w:rFonts w:asciiTheme="minorBidi" w:hAnsiTheme="minorBidi" w:cstheme="minorBidi"/>
          <w:sz w:val="24"/>
          <w:szCs w:val="24"/>
        </w:rPr>
        <w:t>=A4,</w:t>
      </w:r>
    </w:p>
    <w:p w14:paraId="0F5D44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ightMargin</w:t>
      </w:r>
      <w:proofErr w:type="spellEnd"/>
      <w:r w:rsidRPr="00B72FA0">
        <w:rPr>
          <w:rFonts w:asciiTheme="minorBidi" w:hAnsiTheme="minorBidi" w:cstheme="minorBidi"/>
          <w:sz w:val="24"/>
          <w:szCs w:val="24"/>
        </w:rPr>
        <w:t>=2*cm,</w:t>
      </w:r>
    </w:p>
    <w:p w14:paraId="082014B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eftMargin</w:t>
      </w:r>
      <w:proofErr w:type="spellEnd"/>
      <w:r w:rsidRPr="00B72FA0">
        <w:rPr>
          <w:rFonts w:asciiTheme="minorBidi" w:hAnsiTheme="minorBidi" w:cstheme="minorBidi"/>
          <w:sz w:val="24"/>
          <w:szCs w:val="24"/>
        </w:rPr>
        <w:t>=2*cm,</w:t>
      </w:r>
    </w:p>
    <w:p w14:paraId="51C7539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topMargin</w:t>
      </w:r>
      <w:proofErr w:type="spellEnd"/>
      <w:r w:rsidRPr="00B72FA0">
        <w:rPr>
          <w:rFonts w:asciiTheme="minorBidi" w:hAnsiTheme="minorBidi" w:cstheme="minorBidi"/>
          <w:sz w:val="24"/>
          <w:szCs w:val="24"/>
        </w:rPr>
        <w:t>=2*cm,</w:t>
      </w:r>
    </w:p>
    <w:p w14:paraId="66DFDBD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bottomMargin</w:t>
      </w:r>
      <w:proofErr w:type="spellEnd"/>
      <w:r w:rsidRPr="00B72FA0">
        <w:rPr>
          <w:rFonts w:asciiTheme="minorBidi" w:hAnsiTheme="minorBidi" w:cstheme="minorBidi"/>
          <w:sz w:val="24"/>
          <w:szCs w:val="24"/>
        </w:rPr>
        <w:t>=2*cm</w:t>
      </w:r>
    </w:p>
    <w:p w14:paraId="3502BD1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451C4B2F" w14:textId="77777777" w:rsidR="00B72FA0" w:rsidRPr="00B72FA0" w:rsidRDefault="00B72FA0" w:rsidP="00B72FA0">
      <w:pPr>
        <w:spacing w:after="0" w:line="240" w:lineRule="auto"/>
        <w:rPr>
          <w:rFonts w:asciiTheme="minorBidi" w:hAnsiTheme="minorBidi" w:cstheme="minorBidi"/>
          <w:sz w:val="24"/>
          <w:szCs w:val="24"/>
        </w:rPr>
      </w:pPr>
    </w:p>
    <w:p w14:paraId="697D164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 = </w:t>
      </w:r>
      <w:proofErr w:type="spellStart"/>
      <w:proofErr w:type="gramStart"/>
      <w:r w:rsidRPr="00B72FA0">
        <w:rPr>
          <w:rFonts w:asciiTheme="minorBidi" w:hAnsiTheme="minorBidi" w:cstheme="minorBidi"/>
          <w:sz w:val="24"/>
          <w:szCs w:val="24"/>
        </w:rPr>
        <w:t>getSampleStyleShee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7ECC713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contenido = []</w:t>
      </w:r>
    </w:p>
    <w:p w14:paraId="04203981" w14:textId="77777777" w:rsidR="00B72FA0" w:rsidRPr="00B72FA0" w:rsidRDefault="00B72FA0" w:rsidP="00B72FA0">
      <w:pPr>
        <w:spacing w:after="0" w:line="240" w:lineRule="auto"/>
        <w:rPr>
          <w:rFonts w:asciiTheme="minorBidi" w:hAnsiTheme="minorBidi" w:cstheme="minorBidi"/>
          <w:sz w:val="24"/>
          <w:szCs w:val="24"/>
        </w:rPr>
      </w:pPr>
    </w:p>
    <w:p w14:paraId="634ABA5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Título</w:t>
      </w:r>
    </w:p>
    <w:p w14:paraId="44DB897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3534E58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porte de Gestión Financiera Personal",</w:t>
      </w:r>
    </w:p>
    <w:p w14:paraId="49575E3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w:t>
      </w:r>
      <w:proofErr w:type="spellStart"/>
      <w:r w:rsidRPr="00B72FA0">
        <w:rPr>
          <w:rFonts w:asciiTheme="minorBidi" w:hAnsiTheme="minorBidi" w:cstheme="minorBidi"/>
          <w:sz w:val="24"/>
          <w:szCs w:val="24"/>
        </w:rPr>
        <w:t>Title</w:t>
      </w:r>
      <w:proofErr w:type="spellEnd"/>
      <w:r w:rsidRPr="00B72FA0">
        <w:rPr>
          <w:rFonts w:asciiTheme="minorBidi" w:hAnsiTheme="minorBidi" w:cstheme="minorBidi"/>
          <w:sz w:val="24"/>
          <w:szCs w:val="24"/>
        </w:rPr>
        <w:t>"]</w:t>
      </w:r>
    </w:p>
    <w:p w14:paraId="37C53CF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24C0AE4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3 * cm))</w:t>
      </w:r>
    </w:p>
    <w:p w14:paraId="0EEB2F91" w14:textId="77777777" w:rsidR="00B72FA0" w:rsidRPr="00B72FA0" w:rsidRDefault="00B72FA0" w:rsidP="00B72FA0">
      <w:pPr>
        <w:spacing w:after="0" w:line="240" w:lineRule="auto"/>
        <w:rPr>
          <w:rFonts w:asciiTheme="minorBidi" w:hAnsiTheme="minorBidi" w:cstheme="minorBidi"/>
          <w:sz w:val="24"/>
          <w:szCs w:val="24"/>
        </w:rPr>
      </w:pPr>
    </w:p>
    <w:p w14:paraId="6F8C899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echa = </w:t>
      </w:r>
      <w:proofErr w:type="spellStart"/>
      <w:proofErr w:type="gramStart"/>
      <w:r w:rsidRPr="00B72FA0">
        <w:rPr>
          <w:rFonts w:asciiTheme="minorBidi" w:hAnsiTheme="minorBidi" w:cstheme="minorBidi"/>
          <w:sz w:val="24"/>
          <w:szCs w:val="24"/>
        </w:rPr>
        <w:t>datetime.now</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trftime</w:t>
      </w:r>
      <w:proofErr w:type="spellEnd"/>
      <w:r w:rsidRPr="00B72FA0">
        <w:rPr>
          <w:rFonts w:asciiTheme="minorBidi" w:hAnsiTheme="minorBidi" w:cstheme="minorBidi"/>
          <w:sz w:val="24"/>
          <w:szCs w:val="24"/>
        </w:rPr>
        <w:t>("%d/%m/%Y %H:%M")</w:t>
      </w:r>
    </w:p>
    <w:p w14:paraId="7D88583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72AD7D3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Fecha de elaboración:&lt;/b&gt; {fecha}",</w:t>
      </w:r>
    </w:p>
    <w:p w14:paraId="04A9803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75A8CB1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67834C8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5 * cm))</w:t>
      </w:r>
    </w:p>
    <w:p w14:paraId="331AB81F" w14:textId="77777777" w:rsidR="00B72FA0" w:rsidRPr="00B72FA0" w:rsidRDefault="00B72FA0" w:rsidP="00B72FA0">
      <w:pPr>
        <w:spacing w:after="0" w:line="240" w:lineRule="auto"/>
        <w:rPr>
          <w:rFonts w:asciiTheme="minorBidi" w:hAnsiTheme="minorBidi" w:cstheme="minorBidi"/>
          <w:sz w:val="24"/>
          <w:szCs w:val="24"/>
        </w:rPr>
      </w:pPr>
    </w:p>
    <w:p w14:paraId="23164D2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Tabla resumen</w:t>
      </w:r>
    </w:p>
    <w:p w14:paraId="299A035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147E1ED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sumen Financiero Mensual",</w:t>
      </w:r>
    </w:p>
    <w:p w14:paraId="4571942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estilos["Heading2"]</w:t>
      </w:r>
    </w:p>
    <w:p w14:paraId="314CFCD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18CED8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3 * cm))</w:t>
      </w:r>
    </w:p>
    <w:p w14:paraId="4680D53E" w14:textId="77777777" w:rsidR="00B72FA0" w:rsidRPr="00B72FA0" w:rsidRDefault="00B72FA0" w:rsidP="00B72FA0">
      <w:pPr>
        <w:spacing w:after="0" w:line="240" w:lineRule="auto"/>
        <w:rPr>
          <w:rFonts w:asciiTheme="minorBidi" w:hAnsiTheme="minorBidi" w:cstheme="minorBidi"/>
          <w:sz w:val="24"/>
          <w:szCs w:val="24"/>
        </w:rPr>
      </w:pPr>
    </w:p>
    <w:p w14:paraId="578181C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tabla_datos</w:t>
      </w:r>
      <w:proofErr w:type="spellEnd"/>
      <w:r w:rsidRPr="00B72FA0">
        <w:rPr>
          <w:rFonts w:asciiTheme="minorBidi" w:hAnsiTheme="minorBidi" w:cstheme="minorBidi"/>
          <w:sz w:val="24"/>
          <w:szCs w:val="24"/>
        </w:rPr>
        <w:t xml:space="preserve"> = [</w:t>
      </w:r>
    </w:p>
    <w:p w14:paraId="1E5C18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Concepto", "Monto (S/.)", "% del Ingreso"],</w:t>
      </w:r>
    </w:p>
    <w:p w14:paraId="4E2B112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Ingreso total", f"{datos['ingreso']:,.2f}", "100%"],</w:t>
      </w:r>
    </w:p>
    <w:p w14:paraId="653D74A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astos necesarios", f"{datos['necesarios']:,.2f}", f"{datos['</w:t>
      </w:r>
      <w:proofErr w:type="spellStart"/>
      <w:r w:rsidRPr="00B72FA0">
        <w:rPr>
          <w:rFonts w:asciiTheme="minorBidi" w:hAnsiTheme="minorBidi" w:cstheme="minorBidi"/>
          <w:sz w:val="24"/>
          <w:szCs w:val="24"/>
        </w:rPr>
        <w:t>porc_nec</w:t>
      </w:r>
      <w:proofErr w:type="spellEnd"/>
      <w:r w:rsidRPr="00B72FA0">
        <w:rPr>
          <w:rFonts w:asciiTheme="minorBidi" w:hAnsiTheme="minorBidi" w:cstheme="minorBidi"/>
          <w:sz w:val="24"/>
          <w:szCs w:val="24"/>
        </w:rPr>
        <w:t>']:.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01B238E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astos discrecionales", f"{datos['discrecionales']:,.2f}", f"{datos['</w:t>
      </w:r>
      <w:proofErr w:type="spellStart"/>
      <w:r w:rsidRPr="00B72FA0">
        <w:rPr>
          <w:rFonts w:asciiTheme="minorBidi" w:hAnsiTheme="minorBidi" w:cstheme="minorBidi"/>
          <w:sz w:val="24"/>
          <w:szCs w:val="24"/>
        </w:rPr>
        <w:t>porc_dis</w:t>
      </w:r>
      <w:proofErr w:type="spellEnd"/>
      <w:r w:rsidRPr="00B72FA0">
        <w:rPr>
          <w:rFonts w:asciiTheme="minorBidi" w:hAnsiTheme="minorBidi" w:cstheme="minorBidi"/>
          <w:sz w:val="24"/>
          <w:szCs w:val="24"/>
        </w:rPr>
        <w:t>']:.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2D3E2C9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f"{datos['ahorro']:,.2f}", f"{datos['</w:t>
      </w:r>
      <w:proofErr w:type="spellStart"/>
      <w:r w:rsidRPr="00B72FA0">
        <w:rPr>
          <w:rFonts w:asciiTheme="minorBidi" w:hAnsiTheme="minorBidi" w:cstheme="minorBidi"/>
          <w:sz w:val="24"/>
          <w:szCs w:val="24"/>
        </w:rPr>
        <w:t>porc_aho</w:t>
      </w:r>
      <w:proofErr w:type="spellEnd"/>
      <w:r w:rsidRPr="00B72FA0">
        <w:rPr>
          <w:rFonts w:asciiTheme="minorBidi" w:hAnsiTheme="minorBidi" w:cstheme="minorBidi"/>
          <w:sz w:val="24"/>
          <w:szCs w:val="24"/>
        </w:rPr>
        <w:t>']:.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454196E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Balance", f"{datos['balance']:,.2f}", "---"],</w:t>
      </w:r>
    </w:p>
    <w:p w14:paraId="00477BB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51627DEA" w14:textId="77777777" w:rsidR="00B72FA0" w:rsidRPr="00B72FA0" w:rsidRDefault="00B72FA0" w:rsidP="00B72FA0">
      <w:pPr>
        <w:spacing w:after="0" w:line="240" w:lineRule="auto"/>
        <w:rPr>
          <w:rFonts w:asciiTheme="minorBidi" w:hAnsiTheme="minorBidi" w:cstheme="minorBidi"/>
          <w:sz w:val="24"/>
          <w:szCs w:val="24"/>
        </w:rPr>
      </w:pPr>
    </w:p>
    <w:p w14:paraId="4A8550B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tabla = </w:t>
      </w:r>
      <w:proofErr w:type="gramStart"/>
      <w:r w:rsidRPr="00B72FA0">
        <w:rPr>
          <w:rFonts w:asciiTheme="minorBidi" w:hAnsiTheme="minorBidi" w:cstheme="minorBidi"/>
          <w:sz w:val="24"/>
          <w:szCs w:val="24"/>
        </w:rPr>
        <w:t>Table(</w:t>
      </w:r>
      <w:proofErr w:type="spellStart"/>
      <w:proofErr w:type="gramEnd"/>
      <w:r w:rsidRPr="00B72FA0">
        <w:rPr>
          <w:rFonts w:asciiTheme="minorBidi" w:hAnsiTheme="minorBidi" w:cstheme="minorBidi"/>
          <w:sz w:val="24"/>
          <w:szCs w:val="24"/>
        </w:rPr>
        <w:t>tabla_dat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colWidths</w:t>
      </w:r>
      <w:proofErr w:type="spellEnd"/>
      <w:r w:rsidRPr="00B72FA0">
        <w:rPr>
          <w:rFonts w:asciiTheme="minorBidi" w:hAnsiTheme="minorBidi" w:cstheme="minorBidi"/>
          <w:sz w:val="24"/>
          <w:szCs w:val="24"/>
        </w:rPr>
        <w:t>=[7*cm, 4*cm, 3*cm])</w:t>
      </w:r>
    </w:p>
    <w:p w14:paraId="7775D15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tabla)</w:t>
      </w:r>
    </w:p>
    <w:p w14:paraId="7DEC1F0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6 * cm))</w:t>
      </w:r>
    </w:p>
    <w:p w14:paraId="666EA967" w14:textId="77777777" w:rsidR="00B72FA0" w:rsidRPr="00B72FA0" w:rsidRDefault="00B72FA0" w:rsidP="00B72FA0">
      <w:pPr>
        <w:spacing w:after="0" w:line="240" w:lineRule="auto"/>
        <w:rPr>
          <w:rFonts w:asciiTheme="minorBidi" w:hAnsiTheme="minorBidi" w:cstheme="minorBidi"/>
          <w:sz w:val="24"/>
          <w:szCs w:val="24"/>
        </w:rPr>
      </w:pPr>
    </w:p>
    <w:p w14:paraId="3E65C33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Gráficos</w:t>
      </w:r>
    </w:p>
    <w:p w14:paraId="60FFC76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4F92EA1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Visualización de la Distribución Financiera",</w:t>
      </w:r>
    </w:p>
    <w:p w14:paraId="522AEBA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Heading2"]</w:t>
      </w:r>
    </w:p>
    <w:p w14:paraId="539FAFE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302BEDE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3 * cm))</w:t>
      </w:r>
    </w:p>
    <w:p w14:paraId="2052D7F1" w14:textId="77777777" w:rsidR="00B72FA0" w:rsidRPr="00B72FA0" w:rsidRDefault="00B72FA0" w:rsidP="00B72FA0">
      <w:pPr>
        <w:spacing w:after="0" w:line="240" w:lineRule="auto"/>
        <w:rPr>
          <w:rFonts w:asciiTheme="minorBidi" w:hAnsiTheme="minorBidi" w:cstheme="minorBidi"/>
          <w:sz w:val="24"/>
          <w:szCs w:val="24"/>
        </w:rPr>
      </w:pPr>
    </w:p>
    <w:p w14:paraId="2532F94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Image</w:t>
      </w:r>
      <w:proofErr w:type="spellEnd"/>
      <w:r w:rsidRPr="00B72FA0">
        <w:rPr>
          <w:rFonts w:asciiTheme="minorBidi" w:hAnsiTheme="minorBidi" w:cstheme="minorBidi"/>
          <w:sz w:val="24"/>
          <w:szCs w:val="24"/>
        </w:rPr>
        <w:t xml:space="preserve">("barras.png", </w:t>
      </w:r>
      <w:proofErr w:type="spellStart"/>
      <w:r w:rsidRPr="00B72FA0">
        <w:rPr>
          <w:rFonts w:asciiTheme="minorBidi" w:hAnsiTheme="minorBidi" w:cstheme="minorBidi"/>
          <w:sz w:val="24"/>
          <w:szCs w:val="24"/>
        </w:rPr>
        <w:t>width</w:t>
      </w:r>
      <w:proofErr w:type="spellEnd"/>
      <w:r w:rsidRPr="00B72FA0">
        <w:rPr>
          <w:rFonts w:asciiTheme="minorBidi" w:hAnsiTheme="minorBidi" w:cstheme="minorBidi"/>
          <w:sz w:val="24"/>
          <w:szCs w:val="24"/>
        </w:rPr>
        <w:t xml:space="preserve">=16*cm, </w:t>
      </w:r>
      <w:proofErr w:type="spellStart"/>
      <w:r w:rsidRPr="00B72FA0">
        <w:rPr>
          <w:rFonts w:asciiTheme="minorBidi" w:hAnsiTheme="minorBidi" w:cstheme="minorBidi"/>
          <w:sz w:val="24"/>
          <w:szCs w:val="24"/>
        </w:rPr>
        <w:t>height</w:t>
      </w:r>
      <w:proofErr w:type="spellEnd"/>
      <w:r w:rsidRPr="00B72FA0">
        <w:rPr>
          <w:rFonts w:asciiTheme="minorBidi" w:hAnsiTheme="minorBidi" w:cstheme="minorBidi"/>
          <w:sz w:val="24"/>
          <w:szCs w:val="24"/>
        </w:rPr>
        <w:t>=8*cm))</w:t>
      </w:r>
    </w:p>
    <w:p w14:paraId="2F92635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4 * cm))</w:t>
      </w:r>
    </w:p>
    <w:p w14:paraId="1DF9400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Image</w:t>
      </w:r>
      <w:proofErr w:type="spellEnd"/>
      <w:r w:rsidRPr="00B72FA0">
        <w:rPr>
          <w:rFonts w:asciiTheme="minorBidi" w:hAnsiTheme="minorBidi" w:cstheme="minorBidi"/>
          <w:sz w:val="24"/>
          <w:szCs w:val="24"/>
        </w:rPr>
        <w:t xml:space="preserve">("circular.png", </w:t>
      </w:r>
      <w:proofErr w:type="spellStart"/>
      <w:r w:rsidRPr="00B72FA0">
        <w:rPr>
          <w:rFonts w:asciiTheme="minorBidi" w:hAnsiTheme="minorBidi" w:cstheme="minorBidi"/>
          <w:sz w:val="24"/>
          <w:szCs w:val="24"/>
        </w:rPr>
        <w:t>width</w:t>
      </w:r>
      <w:proofErr w:type="spellEnd"/>
      <w:r w:rsidRPr="00B72FA0">
        <w:rPr>
          <w:rFonts w:asciiTheme="minorBidi" w:hAnsiTheme="minorBidi" w:cstheme="minorBidi"/>
          <w:sz w:val="24"/>
          <w:szCs w:val="24"/>
        </w:rPr>
        <w:t xml:space="preserve">=16*cm, </w:t>
      </w:r>
      <w:proofErr w:type="spellStart"/>
      <w:r w:rsidRPr="00B72FA0">
        <w:rPr>
          <w:rFonts w:asciiTheme="minorBidi" w:hAnsiTheme="minorBidi" w:cstheme="minorBidi"/>
          <w:sz w:val="24"/>
          <w:szCs w:val="24"/>
        </w:rPr>
        <w:t>height</w:t>
      </w:r>
      <w:proofErr w:type="spellEnd"/>
      <w:r w:rsidRPr="00B72FA0">
        <w:rPr>
          <w:rFonts w:asciiTheme="minorBidi" w:hAnsiTheme="minorBidi" w:cstheme="minorBidi"/>
          <w:sz w:val="24"/>
          <w:szCs w:val="24"/>
        </w:rPr>
        <w:t>=8*cm))</w:t>
      </w:r>
    </w:p>
    <w:p w14:paraId="7E19C3A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6 * cm))</w:t>
      </w:r>
    </w:p>
    <w:p w14:paraId="3D72B9BA" w14:textId="77777777" w:rsidR="00B72FA0" w:rsidRPr="00B72FA0" w:rsidRDefault="00B72FA0" w:rsidP="00B72FA0">
      <w:pPr>
        <w:spacing w:after="0" w:line="240" w:lineRule="auto"/>
        <w:rPr>
          <w:rFonts w:asciiTheme="minorBidi" w:hAnsiTheme="minorBidi" w:cstheme="minorBidi"/>
          <w:sz w:val="24"/>
          <w:szCs w:val="24"/>
        </w:rPr>
      </w:pPr>
    </w:p>
    <w:p w14:paraId="754BDDE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Recomendaciones</w:t>
      </w:r>
    </w:p>
    <w:p w14:paraId="7A8DA04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264A428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valuación según la Regla 50-30-20",</w:t>
      </w:r>
    </w:p>
    <w:p w14:paraId="09E6BED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Heading2"]</w:t>
      </w:r>
    </w:p>
    <w:p w14:paraId="7434CFE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2918531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3 * cm))</w:t>
      </w:r>
    </w:p>
    <w:p w14:paraId="25387D89" w14:textId="77777777" w:rsidR="00B72FA0" w:rsidRPr="00B72FA0" w:rsidRDefault="00B72FA0" w:rsidP="00B72FA0">
      <w:pPr>
        <w:spacing w:after="0" w:line="240" w:lineRule="auto"/>
        <w:rPr>
          <w:rFonts w:asciiTheme="minorBidi" w:hAnsiTheme="minorBidi" w:cstheme="minorBidi"/>
          <w:sz w:val="24"/>
          <w:szCs w:val="24"/>
        </w:rPr>
      </w:pPr>
    </w:p>
    <w:p w14:paraId="0334C4F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datos["</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 &gt;= 0:</w:t>
      </w:r>
    </w:p>
    <w:p w14:paraId="1A75FE0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3B9FC79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Necesarios:&lt;/b&gt; Dentro del rango. Margen disponible: S/. {datos['</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2f}",</w:t>
      </w:r>
    </w:p>
    <w:p w14:paraId="7BB7A87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4FC5DBA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48979F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5918540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155BF74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Necesarios:&lt;/b&gt; Exceden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datos['</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2f}. Revise gastos fijos.",</w:t>
      </w:r>
    </w:p>
    <w:p w14:paraId="042AC9E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789115C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0FCA810" w14:textId="77777777" w:rsidR="00B72FA0" w:rsidRPr="00B72FA0" w:rsidRDefault="00B72FA0" w:rsidP="00B72FA0">
      <w:pPr>
        <w:spacing w:after="0" w:line="240" w:lineRule="auto"/>
        <w:rPr>
          <w:rFonts w:asciiTheme="minorBidi" w:hAnsiTheme="minorBidi" w:cstheme="minorBidi"/>
          <w:sz w:val="24"/>
          <w:szCs w:val="24"/>
        </w:rPr>
      </w:pPr>
    </w:p>
    <w:p w14:paraId="27C85FE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datos["</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 &gt;= 0:</w:t>
      </w:r>
    </w:p>
    <w:p w14:paraId="4D14F98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38B4FE7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Discrecionales:&lt;/b&gt; Controlados. Margen: S/. {datos['</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2f}",</w:t>
      </w:r>
    </w:p>
    <w:p w14:paraId="1292057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06E7E2C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8F473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25062C8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78E6325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Discrecionales:&lt;/b&gt; Superan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datos['</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2f}. Modere gastos.",</w:t>
      </w:r>
    </w:p>
    <w:p w14:paraId="32263FD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006D29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6CCA5CB" w14:textId="77777777" w:rsidR="00B72FA0" w:rsidRPr="00B72FA0" w:rsidRDefault="00B72FA0" w:rsidP="00B72FA0">
      <w:pPr>
        <w:spacing w:after="0" w:line="240" w:lineRule="auto"/>
        <w:rPr>
          <w:rFonts w:asciiTheme="minorBidi" w:hAnsiTheme="minorBidi" w:cstheme="minorBidi"/>
          <w:sz w:val="24"/>
          <w:szCs w:val="24"/>
        </w:rPr>
      </w:pPr>
    </w:p>
    <w:p w14:paraId="2401674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datos["</w:t>
      </w:r>
      <w:proofErr w:type="spellStart"/>
      <w:r w:rsidRPr="00B72FA0">
        <w:rPr>
          <w:rFonts w:asciiTheme="minorBidi" w:hAnsiTheme="minorBidi" w:cstheme="minorBidi"/>
          <w:sz w:val="24"/>
          <w:szCs w:val="24"/>
        </w:rPr>
        <w:t>m_aho</w:t>
      </w:r>
      <w:proofErr w:type="spellEnd"/>
      <w:r w:rsidRPr="00B72FA0">
        <w:rPr>
          <w:rFonts w:asciiTheme="minorBidi" w:hAnsiTheme="minorBidi" w:cstheme="minorBidi"/>
          <w:sz w:val="24"/>
          <w:szCs w:val="24"/>
        </w:rPr>
        <w:t>"] &lt;= 0:</w:t>
      </w:r>
    </w:p>
    <w:p w14:paraId="64E461B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28858F8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lt;b&gt;Ahorro:&lt;/b&gt; Nivel adecuado según la regla 50-30-20.",</w:t>
      </w:r>
    </w:p>
    <w:p w14:paraId="26E03D6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039F9E7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1D8DED4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68D3A3C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1A3F59A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Ahorro:&lt;/b&gt; Incrementar al menos S/ {datos['</w:t>
      </w:r>
      <w:proofErr w:type="spellStart"/>
      <w:r w:rsidRPr="00B72FA0">
        <w:rPr>
          <w:rFonts w:asciiTheme="minorBidi" w:hAnsiTheme="minorBidi" w:cstheme="minorBidi"/>
          <w:sz w:val="24"/>
          <w:szCs w:val="24"/>
        </w:rPr>
        <w:t>m_aho</w:t>
      </w:r>
      <w:proofErr w:type="spellEnd"/>
      <w:r w:rsidRPr="00B72FA0">
        <w:rPr>
          <w:rFonts w:asciiTheme="minorBidi" w:hAnsiTheme="minorBidi" w:cstheme="minorBidi"/>
          <w:sz w:val="24"/>
          <w:szCs w:val="24"/>
        </w:rPr>
        <w:t>']:,.2f} para cumplir la meta.",</w:t>
      </w:r>
    </w:p>
    <w:p w14:paraId="0B5FD46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76655B9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2977DC0B" w14:textId="77777777" w:rsidR="00B72FA0" w:rsidRPr="00B72FA0" w:rsidRDefault="00B72FA0" w:rsidP="00B72FA0">
      <w:pPr>
        <w:spacing w:after="0" w:line="240" w:lineRule="auto"/>
        <w:rPr>
          <w:rFonts w:asciiTheme="minorBidi" w:hAnsiTheme="minorBidi" w:cstheme="minorBidi"/>
          <w:sz w:val="24"/>
          <w:szCs w:val="24"/>
        </w:rPr>
      </w:pPr>
    </w:p>
    <w:p w14:paraId="7641555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doc.build</w:t>
      </w:r>
      <w:proofErr w:type="spellEnd"/>
      <w:proofErr w:type="gramEnd"/>
      <w:r w:rsidRPr="00B72FA0">
        <w:rPr>
          <w:rFonts w:asciiTheme="minorBidi" w:hAnsiTheme="minorBidi" w:cstheme="minorBidi"/>
          <w:sz w:val="24"/>
          <w:szCs w:val="24"/>
        </w:rPr>
        <w:t>(contenido)</w:t>
      </w:r>
    </w:p>
    <w:p w14:paraId="4374693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Preparar datos y generar PDF</w:t>
      </w:r>
    </w:p>
    <w:p w14:paraId="63F51ED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enerando reporte PDF...")</w:t>
      </w:r>
    </w:p>
    <w:p w14:paraId="4DAD49B1" w14:textId="77777777" w:rsidR="00B72FA0" w:rsidRPr="00B72FA0" w:rsidRDefault="00B72FA0" w:rsidP="00B72FA0">
      <w:pPr>
        <w:spacing w:after="0" w:line="240" w:lineRule="auto"/>
        <w:rPr>
          <w:rFonts w:asciiTheme="minorBidi" w:hAnsiTheme="minorBidi" w:cstheme="minorBidi"/>
          <w:sz w:val="24"/>
          <w:szCs w:val="24"/>
        </w:rPr>
      </w:pPr>
    </w:p>
    <w:p w14:paraId="0BF0E37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atos_pdf</w:t>
      </w:r>
      <w:proofErr w:type="spellEnd"/>
      <w:r w:rsidRPr="00B72FA0">
        <w:rPr>
          <w:rFonts w:asciiTheme="minorBidi" w:hAnsiTheme="minorBidi" w:cstheme="minorBidi"/>
          <w:sz w:val="24"/>
          <w:szCs w:val="24"/>
        </w:rPr>
        <w:t xml:space="preserve"> = {</w:t>
      </w:r>
    </w:p>
    <w:p w14:paraId="33542A9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ingreso":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w:t>
      </w:r>
    </w:p>
    <w:p w14:paraId="3EF2F08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necesarios":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w:t>
      </w:r>
    </w:p>
    <w:p w14:paraId="0902F0D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discrecionales":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w:t>
      </w:r>
    </w:p>
    <w:p w14:paraId="50DE5AF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ahorro,</w:t>
      </w:r>
    </w:p>
    <w:p w14:paraId="7D54C7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balance": balance,</w:t>
      </w:r>
    </w:p>
    <w:p w14:paraId="387225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nec</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necesarios</w:t>
      </w:r>
      <w:proofErr w:type="spellEnd"/>
      <w:r w:rsidRPr="00B72FA0">
        <w:rPr>
          <w:rFonts w:asciiTheme="minorBidi" w:hAnsiTheme="minorBidi" w:cstheme="minorBidi"/>
          <w:sz w:val="24"/>
          <w:szCs w:val="24"/>
        </w:rPr>
        <w:t>,</w:t>
      </w:r>
    </w:p>
    <w:p w14:paraId="0E10392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di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discrecionales</w:t>
      </w:r>
      <w:proofErr w:type="spellEnd"/>
      <w:r w:rsidRPr="00B72FA0">
        <w:rPr>
          <w:rFonts w:asciiTheme="minorBidi" w:hAnsiTheme="minorBidi" w:cstheme="minorBidi"/>
          <w:sz w:val="24"/>
          <w:szCs w:val="24"/>
        </w:rPr>
        <w:t>,</w:t>
      </w:r>
    </w:p>
    <w:p w14:paraId="1F6C60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aho</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ahorro</w:t>
      </w:r>
      <w:proofErr w:type="spellEnd"/>
      <w:r w:rsidRPr="00B72FA0">
        <w:rPr>
          <w:rFonts w:asciiTheme="minorBidi" w:hAnsiTheme="minorBidi" w:cstheme="minorBidi"/>
          <w:sz w:val="24"/>
          <w:szCs w:val="24"/>
        </w:rPr>
        <w:t>,</w:t>
      </w:r>
    </w:p>
    <w:p w14:paraId="1BBA6EB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w:t>
      </w:r>
    </w:p>
    <w:p w14:paraId="5A351C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w:t>
      </w:r>
    </w:p>
    <w:p w14:paraId="4299B7F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_aho</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ahorro</w:t>
      </w:r>
      <w:proofErr w:type="spellEnd"/>
    </w:p>
    <w:p w14:paraId="1E32810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28BBEC9" w14:textId="77777777" w:rsidR="00B72FA0" w:rsidRPr="00B72FA0" w:rsidRDefault="00B72FA0" w:rsidP="00B72FA0">
      <w:pPr>
        <w:spacing w:after="0" w:line="240" w:lineRule="auto"/>
        <w:rPr>
          <w:rFonts w:asciiTheme="minorBidi" w:hAnsiTheme="minorBidi" w:cstheme="minorBidi"/>
          <w:sz w:val="24"/>
          <w:szCs w:val="24"/>
        </w:rPr>
      </w:pPr>
    </w:p>
    <w:p w14:paraId="1622DA12"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enerar_reporte_pdf</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datos_pdf</w:t>
      </w:r>
      <w:proofErr w:type="spellEnd"/>
      <w:r w:rsidRPr="00B72FA0">
        <w:rPr>
          <w:rFonts w:asciiTheme="minorBidi" w:hAnsiTheme="minorBidi" w:cstheme="minorBidi"/>
          <w:sz w:val="24"/>
          <w:szCs w:val="24"/>
        </w:rPr>
        <w:t>)</w:t>
      </w:r>
    </w:p>
    <w:p w14:paraId="5214AF18" w14:textId="77777777" w:rsidR="00B72FA0" w:rsidRPr="00B72FA0" w:rsidRDefault="00B72FA0" w:rsidP="00B72FA0">
      <w:pPr>
        <w:spacing w:after="0" w:line="240" w:lineRule="auto"/>
        <w:rPr>
          <w:rFonts w:asciiTheme="minorBidi" w:hAnsiTheme="minorBidi" w:cstheme="minorBidi"/>
          <w:sz w:val="24"/>
          <w:szCs w:val="24"/>
        </w:rPr>
      </w:pPr>
    </w:p>
    <w:p w14:paraId="207ED181" w14:textId="1D4055F0" w:rsidR="00B72FA0" w:rsidRPr="00ED72A5"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Reporte PDF generado: 'Reporte_Financiero_Personal.pdf'")</w:t>
      </w:r>
    </w:p>
    <w:sectPr w:rsidR="00B72FA0" w:rsidRPr="00ED72A5">
      <w:headerReference w:type="default" r:id="rId14"/>
      <w:footerReference w:type="default" r:id="rId15"/>
      <w:pgSz w:w="11906" w:h="16838"/>
      <w:pgMar w:top="1418" w:right="1558" w:bottom="1560" w:left="1701" w:header="708" w:footer="113"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B32644" w14:textId="77777777" w:rsidR="005B3536" w:rsidRDefault="005B3536">
      <w:pPr>
        <w:spacing w:after="0" w:line="240" w:lineRule="auto"/>
      </w:pPr>
      <w:r>
        <w:separator/>
      </w:r>
    </w:p>
  </w:endnote>
  <w:endnote w:type="continuationSeparator" w:id="0">
    <w:p w14:paraId="01A84CBB" w14:textId="77777777" w:rsidR="005B3536" w:rsidRDefault="005B3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8924EB8B-D7D2-4CD0-9B4E-C9102C27C81F}"/>
    <w:embedBold r:id="rId2" w:fontKey="{AD40579E-32D7-4434-8C2D-E2B85A2E9D2D}"/>
    <w:embedItalic r:id="rId3" w:fontKey="{1657C5AE-0A4E-4E29-A6A9-BE0491630EA8}"/>
  </w:font>
  <w:font w:name="Georgia">
    <w:panose1 w:val="02040502050405020303"/>
    <w:charset w:val="00"/>
    <w:family w:val="roman"/>
    <w:pitch w:val="variable"/>
    <w:sig w:usb0="00000287" w:usb1="00000000" w:usb2="00000000" w:usb3="00000000" w:csb0="0000009F" w:csb1="00000000"/>
    <w:embedItalic r:id="rId4" w:fontKey="{353B8992-A197-4F27-B46D-789926F741FD}"/>
  </w:font>
  <w:font w:name="Cambria">
    <w:panose1 w:val="02040503050406030204"/>
    <w:charset w:val="00"/>
    <w:family w:val="roman"/>
    <w:pitch w:val="variable"/>
    <w:sig w:usb0="E00006FF" w:usb1="420024FF" w:usb2="02000000" w:usb3="00000000" w:csb0="0000019F" w:csb1="00000000"/>
    <w:embedRegular r:id="rId5" w:fontKey="{063ED9CA-0391-4079-BA03-A0A7AB6CA464}"/>
    <w:embedBold r:id="rId6" w:fontKey="{03336108-735D-4419-ACE2-CF2E89F42365}"/>
    <w:embedBoldItalic r:id="rId7" w:fontKey="{39808FEE-A9F0-4394-953B-4831C3F4B1D0}"/>
  </w:font>
  <w:font w:name="Cambria Math">
    <w:panose1 w:val="02040503050406030204"/>
    <w:charset w:val="00"/>
    <w:family w:val="roman"/>
    <w:pitch w:val="variable"/>
    <w:sig w:usb0="E00006FF" w:usb1="420024FF" w:usb2="02000000" w:usb3="00000000" w:csb0="0000019F" w:csb1="00000000"/>
    <w:embedItalic r:id="rId8" w:fontKey="{29D937CF-65E7-4BDA-AA11-5CD9FA7D284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2F2FF" w14:textId="77777777" w:rsidR="006D5CA1" w:rsidRDefault="006D5CA1">
    <w:pPr>
      <w:tabs>
        <w:tab w:val="center" w:pos="4252"/>
        <w:tab w:val="right" w:pos="8504"/>
      </w:tabs>
      <w:spacing w:after="0" w:line="360" w:lineRule="auto"/>
      <w:jc w:val="center"/>
      <w:rPr>
        <w:rFonts w:ascii="Arial" w:eastAsia="Arial" w:hAnsi="Arial" w:cs="Arial"/>
        <w:b/>
        <w:bCs/>
        <w:sz w:val="20"/>
        <w:szCs w:val="20"/>
      </w:rPr>
    </w:pPr>
    <w:r>
      <w:rPr>
        <w:noProof/>
      </w:rPr>
      <w:drawing>
        <wp:anchor distT="0" distB="0" distL="0" distR="0" simplePos="0" relativeHeight="251658240" behindDoc="1" locked="0" layoutInCell="1" hidden="0" allowOverlap="1" wp14:anchorId="0947734E" wp14:editId="151F30CF">
          <wp:simplePos x="0" y="0"/>
          <wp:positionH relativeFrom="column">
            <wp:posOffset>-1114419</wp:posOffset>
          </wp:positionH>
          <wp:positionV relativeFrom="paragraph">
            <wp:posOffset>-190494</wp:posOffset>
          </wp:positionV>
          <wp:extent cx="7506033" cy="457200"/>
          <wp:effectExtent l="0" t="0" r="0" b="0"/>
          <wp:wrapNone/>
          <wp:docPr id="7894657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06033" cy="457200"/>
                  </a:xfrm>
                  <a:prstGeom prst="rect">
                    <a:avLst/>
                  </a:prstGeom>
                  <a:ln/>
                </pic:spPr>
              </pic:pic>
            </a:graphicData>
          </a:graphic>
        </wp:anchor>
      </w:drawing>
    </w:r>
  </w:p>
  <w:p w14:paraId="4C61135A" w14:textId="77777777" w:rsidR="006D5CA1" w:rsidRDefault="006D5CA1">
    <w:pPr>
      <w:tabs>
        <w:tab w:val="center" w:pos="4252"/>
        <w:tab w:val="right" w:pos="8504"/>
      </w:tabs>
      <w:spacing w:after="0" w:line="360" w:lineRule="auto"/>
      <w:ind w:left="284"/>
      <w:rPr>
        <w:rFonts w:ascii="Arial" w:eastAsia="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368181" w14:textId="77777777" w:rsidR="005B3536" w:rsidRDefault="005B3536">
      <w:pPr>
        <w:spacing w:after="0" w:line="240" w:lineRule="auto"/>
      </w:pPr>
      <w:r>
        <w:separator/>
      </w:r>
    </w:p>
  </w:footnote>
  <w:footnote w:type="continuationSeparator" w:id="0">
    <w:p w14:paraId="5F0E6895" w14:textId="77777777" w:rsidR="005B3536" w:rsidRDefault="005B35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0AF494" w14:textId="77777777" w:rsidR="006D5CA1" w:rsidRDefault="006D5CA1">
    <w:pPr>
      <w:pBdr>
        <w:top w:val="nil"/>
        <w:left w:val="nil"/>
        <w:bottom w:val="nil"/>
        <w:right w:val="nil"/>
        <w:between w:val="nil"/>
      </w:pBdr>
      <w:tabs>
        <w:tab w:val="center" w:pos="4252"/>
        <w:tab w:val="right" w:pos="8504"/>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A2F31"/>
    <w:multiLevelType w:val="multilevel"/>
    <w:tmpl w:val="32DEF5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5D74A6"/>
    <w:multiLevelType w:val="multilevel"/>
    <w:tmpl w:val="9E3CD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9F2142"/>
    <w:multiLevelType w:val="multilevel"/>
    <w:tmpl w:val="104CB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281DD4"/>
    <w:multiLevelType w:val="hybridMultilevel"/>
    <w:tmpl w:val="16F415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39B2722"/>
    <w:multiLevelType w:val="multilevel"/>
    <w:tmpl w:val="DD5A7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E73D67"/>
    <w:multiLevelType w:val="hybridMultilevel"/>
    <w:tmpl w:val="BADAAE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6C20961"/>
    <w:multiLevelType w:val="hybridMultilevel"/>
    <w:tmpl w:val="181AE6DE"/>
    <w:lvl w:ilvl="0" w:tplc="2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76459B4"/>
    <w:multiLevelType w:val="multilevel"/>
    <w:tmpl w:val="2AF43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319E7"/>
    <w:multiLevelType w:val="multilevel"/>
    <w:tmpl w:val="B012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4F0A2F"/>
    <w:multiLevelType w:val="hybridMultilevel"/>
    <w:tmpl w:val="9C1C663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262243F"/>
    <w:multiLevelType w:val="hybridMultilevel"/>
    <w:tmpl w:val="81EA726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3405E71"/>
    <w:multiLevelType w:val="multilevel"/>
    <w:tmpl w:val="AA8A0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DA6C5C"/>
    <w:multiLevelType w:val="multilevel"/>
    <w:tmpl w:val="B164C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385453"/>
    <w:multiLevelType w:val="hybridMultilevel"/>
    <w:tmpl w:val="C56C49C4"/>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9395DC4"/>
    <w:multiLevelType w:val="multilevel"/>
    <w:tmpl w:val="F5544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C8C5F6F"/>
    <w:multiLevelType w:val="multilevel"/>
    <w:tmpl w:val="BFCED3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4E3FE9"/>
    <w:multiLevelType w:val="multilevel"/>
    <w:tmpl w:val="1A209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3508E5"/>
    <w:multiLevelType w:val="multilevel"/>
    <w:tmpl w:val="F8A0B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B6A2AD4"/>
    <w:multiLevelType w:val="multilevel"/>
    <w:tmpl w:val="85EA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FF03B3"/>
    <w:multiLevelType w:val="multilevel"/>
    <w:tmpl w:val="200E3D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24678F"/>
    <w:multiLevelType w:val="multilevel"/>
    <w:tmpl w:val="5336C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7B01CA4"/>
    <w:multiLevelType w:val="hybridMultilevel"/>
    <w:tmpl w:val="E7DEE81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67E161EA"/>
    <w:multiLevelType w:val="multilevel"/>
    <w:tmpl w:val="F3D6EF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9D56E15"/>
    <w:multiLevelType w:val="multilevel"/>
    <w:tmpl w:val="C5F61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6E3ED2"/>
    <w:multiLevelType w:val="hybridMultilevel"/>
    <w:tmpl w:val="6C6856F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CFD6C3C"/>
    <w:multiLevelType w:val="multilevel"/>
    <w:tmpl w:val="0F78B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CC0BB2"/>
    <w:multiLevelType w:val="hybridMultilevel"/>
    <w:tmpl w:val="AEE6365A"/>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7" w15:restartNumberingAfterBreak="0">
    <w:nsid w:val="76514F0E"/>
    <w:multiLevelType w:val="hybridMultilevel"/>
    <w:tmpl w:val="D9B0C3FE"/>
    <w:lvl w:ilvl="0" w:tplc="030AEEC6">
      <w:numFmt w:val="bullet"/>
      <w:lvlText w:val=""/>
      <w:lvlJc w:val="left"/>
      <w:pPr>
        <w:ind w:left="720" w:hanging="360"/>
      </w:pPr>
      <w:rPr>
        <w:rFonts w:ascii="Arial" w:eastAsia="Calibr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22"/>
  </w:num>
  <w:num w:numId="2">
    <w:abstractNumId w:val="9"/>
  </w:num>
  <w:num w:numId="3">
    <w:abstractNumId w:val="21"/>
  </w:num>
  <w:num w:numId="4">
    <w:abstractNumId w:val="13"/>
  </w:num>
  <w:num w:numId="5">
    <w:abstractNumId w:val="5"/>
  </w:num>
  <w:num w:numId="6">
    <w:abstractNumId w:val="3"/>
  </w:num>
  <w:num w:numId="7">
    <w:abstractNumId w:val="17"/>
  </w:num>
  <w:num w:numId="8">
    <w:abstractNumId w:val="1"/>
  </w:num>
  <w:num w:numId="9">
    <w:abstractNumId w:val="10"/>
  </w:num>
  <w:num w:numId="10">
    <w:abstractNumId w:val="27"/>
  </w:num>
  <w:num w:numId="11">
    <w:abstractNumId w:val="6"/>
  </w:num>
  <w:num w:numId="12">
    <w:abstractNumId w:val="16"/>
  </w:num>
  <w:num w:numId="13">
    <w:abstractNumId w:val="8"/>
  </w:num>
  <w:num w:numId="14">
    <w:abstractNumId w:val="15"/>
  </w:num>
  <w:num w:numId="15">
    <w:abstractNumId w:val="20"/>
  </w:num>
  <w:num w:numId="16">
    <w:abstractNumId w:val="12"/>
  </w:num>
  <w:num w:numId="17">
    <w:abstractNumId w:val="7"/>
  </w:num>
  <w:num w:numId="18">
    <w:abstractNumId w:val="23"/>
  </w:num>
  <w:num w:numId="19">
    <w:abstractNumId w:val="4"/>
  </w:num>
  <w:num w:numId="20">
    <w:abstractNumId w:val="19"/>
  </w:num>
  <w:num w:numId="21">
    <w:abstractNumId w:val="25"/>
  </w:num>
  <w:num w:numId="22">
    <w:abstractNumId w:val="2"/>
  </w:num>
  <w:num w:numId="23">
    <w:abstractNumId w:val="14"/>
  </w:num>
  <w:num w:numId="24">
    <w:abstractNumId w:val="11"/>
  </w:num>
  <w:num w:numId="25">
    <w:abstractNumId w:val="18"/>
  </w:num>
  <w:num w:numId="26">
    <w:abstractNumId w:val="0"/>
  </w:num>
  <w:num w:numId="27">
    <w:abstractNumId w:val="24"/>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AB2"/>
    <w:rsid w:val="00041527"/>
    <w:rsid w:val="00091CB5"/>
    <w:rsid w:val="00130572"/>
    <w:rsid w:val="0013418B"/>
    <w:rsid w:val="0015795E"/>
    <w:rsid w:val="001B628B"/>
    <w:rsid w:val="00237296"/>
    <w:rsid w:val="00237DC7"/>
    <w:rsid w:val="002F3CD0"/>
    <w:rsid w:val="003051E3"/>
    <w:rsid w:val="00361377"/>
    <w:rsid w:val="003A1905"/>
    <w:rsid w:val="003A5377"/>
    <w:rsid w:val="003C1914"/>
    <w:rsid w:val="003C52A3"/>
    <w:rsid w:val="00427F90"/>
    <w:rsid w:val="0044568F"/>
    <w:rsid w:val="004F2DD4"/>
    <w:rsid w:val="00514283"/>
    <w:rsid w:val="0053445F"/>
    <w:rsid w:val="00565D9F"/>
    <w:rsid w:val="00585431"/>
    <w:rsid w:val="005B3536"/>
    <w:rsid w:val="00607090"/>
    <w:rsid w:val="00613C5C"/>
    <w:rsid w:val="006336F0"/>
    <w:rsid w:val="006375AA"/>
    <w:rsid w:val="006D5CA1"/>
    <w:rsid w:val="00704C83"/>
    <w:rsid w:val="00712064"/>
    <w:rsid w:val="0074068B"/>
    <w:rsid w:val="00781593"/>
    <w:rsid w:val="00847A8C"/>
    <w:rsid w:val="00873536"/>
    <w:rsid w:val="00910FB9"/>
    <w:rsid w:val="00931FCA"/>
    <w:rsid w:val="009359C4"/>
    <w:rsid w:val="00991EF7"/>
    <w:rsid w:val="009A4A19"/>
    <w:rsid w:val="00A3153D"/>
    <w:rsid w:val="00A536BE"/>
    <w:rsid w:val="00A667E6"/>
    <w:rsid w:val="00B72FA0"/>
    <w:rsid w:val="00BF614E"/>
    <w:rsid w:val="00C020C4"/>
    <w:rsid w:val="00CB7622"/>
    <w:rsid w:val="00CD74C2"/>
    <w:rsid w:val="00D34AB2"/>
    <w:rsid w:val="00D9705C"/>
    <w:rsid w:val="00DB4269"/>
    <w:rsid w:val="00DF0E26"/>
    <w:rsid w:val="00DF7439"/>
    <w:rsid w:val="00E4526C"/>
    <w:rsid w:val="00E81D60"/>
    <w:rsid w:val="00E86EF4"/>
    <w:rsid w:val="00EA6F2A"/>
    <w:rsid w:val="00ED72A5"/>
    <w:rsid w:val="00F03F50"/>
    <w:rsid w:val="00FA50C3"/>
    <w:rsid w:val="00FB1578"/>
  </w:rsids>
  <m:mathPr>
    <m:mathFont m:val="Cambria Math"/>
    <m:brkBin m:val="before"/>
    <m:brkBinSub m:val="--"/>
    <m:smallFrac m:val="0"/>
    <m:dispDef/>
    <m:lMargin m:val="0"/>
    <m:rMargin m:val="0"/>
    <m:defJc m:val="centerGroup"/>
    <m:wrapIndent m:val="1440"/>
    <m:intLim m:val="subSup"/>
    <m:naryLim m:val="undOvr"/>
  </m:mathPr>
  <w:themeFontLang w:val="es-P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9D170"/>
  <w15:docId w15:val="{9C57D6B4-2F12-439D-8AD6-26B4E4D90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s-PE" w:eastAsia="es-P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bCs/>
      <w:sz w:val="24"/>
      <w:szCs w:val="24"/>
    </w:rPr>
  </w:style>
  <w:style w:type="paragraph" w:styleId="Ttulo2">
    <w:name w:val="heading 2"/>
    <w:basedOn w:val="Normal"/>
    <w:next w:val="Normal"/>
    <w:uiPriority w:val="9"/>
    <w:unhideWhenUsed/>
    <w:qFormat/>
    <w:pPr>
      <w:keepNext/>
      <w:keepLines/>
      <w:spacing w:before="360" w:after="80"/>
      <w:outlineLvl w:val="1"/>
    </w:pPr>
    <w:rPr>
      <w:b/>
      <w:bCs/>
      <w:sz w:val="36"/>
      <w:szCs w:val="36"/>
    </w:rPr>
  </w:style>
  <w:style w:type="paragraph" w:styleId="Ttulo3">
    <w:name w:val="heading 3"/>
    <w:basedOn w:val="Normal"/>
    <w:next w:val="Normal"/>
    <w:uiPriority w:val="9"/>
    <w:semiHidden/>
    <w:unhideWhenUsed/>
    <w:qFormat/>
    <w:pPr>
      <w:keepNext/>
      <w:keepLines/>
      <w:spacing w:before="280" w:after="80"/>
      <w:outlineLvl w:val="2"/>
    </w:pPr>
    <w:rPr>
      <w:b/>
      <w:bCs/>
      <w:sz w:val="28"/>
      <w:szCs w:val="28"/>
    </w:rPr>
  </w:style>
  <w:style w:type="paragraph" w:styleId="Ttulo4">
    <w:name w:val="heading 4"/>
    <w:basedOn w:val="Normal"/>
    <w:next w:val="Normal"/>
    <w:uiPriority w:val="9"/>
    <w:semiHidden/>
    <w:unhideWhenUsed/>
    <w:qFormat/>
    <w:pPr>
      <w:keepNext/>
      <w:keepLines/>
      <w:spacing w:before="240" w:after="40"/>
      <w:outlineLvl w:val="3"/>
    </w:pPr>
    <w:rPr>
      <w:b/>
      <w:bCs/>
      <w:sz w:val="24"/>
      <w:szCs w:val="24"/>
    </w:rPr>
  </w:style>
  <w:style w:type="paragraph" w:styleId="Ttulo5">
    <w:name w:val="heading 5"/>
    <w:basedOn w:val="Normal"/>
    <w:next w:val="Normal"/>
    <w:uiPriority w:val="9"/>
    <w:semiHidden/>
    <w:unhideWhenUsed/>
    <w:qFormat/>
    <w:pPr>
      <w:keepNext/>
      <w:keepLines/>
      <w:spacing w:before="220" w:after="40"/>
      <w:outlineLvl w:val="4"/>
    </w:pPr>
    <w:rPr>
      <w:b/>
      <w:bCs/>
    </w:rPr>
  </w:style>
  <w:style w:type="paragraph" w:styleId="Ttulo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keepNext/>
      <w:keepLines/>
      <w:spacing w:before="480" w:after="120"/>
    </w:pPr>
    <w:rPr>
      <w:b/>
      <w:bCs/>
      <w:sz w:val="72"/>
      <w:szCs w:val="72"/>
    </w:rPr>
  </w:style>
  <w:style w:type="table" w:customStyle="1" w:styleId="TableNormal0">
    <w:name w:val="TableNormal"/>
    <w:tblPr>
      <w:tblCellMar>
        <w:top w:w="100" w:type="dxa"/>
        <w:left w:w="100" w:type="dxa"/>
        <w:bottom w:w="100" w:type="dxa"/>
        <w:right w:w="10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a">
    <w:basedOn w:val="TableNormal2"/>
    <w:pPr>
      <w:spacing w:after="0" w:line="240" w:lineRule="auto"/>
    </w:pPr>
    <w:tblPr>
      <w:tblStyleRowBandSize w:val="1"/>
      <w:tblStyleColBandSize w:val="1"/>
      <w:tblCellMar>
        <w:left w:w="115" w:type="dxa"/>
        <w:right w:w="115" w:type="dxa"/>
      </w:tblCellMar>
    </w:tblPr>
    <w:tcPr>
      <w:shd w:val="clear" w:color="auto" w:fill="FBE5D5"/>
    </w:tcPr>
  </w:style>
  <w:style w:type="character" w:styleId="Hipervnculo">
    <w:name w:val="Hyperlink"/>
    <w:basedOn w:val="Fuentedeprrafopredeter"/>
    <w:uiPriority w:val="99"/>
    <w:unhideWhenUsed/>
    <w:rsid w:val="009D189A"/>
    <w:rPr>
      <w:color w:val="0000FF" w:themeColor="hyperlink"/>
      <w:u w:val="single"/>
    </w:rPr>
  </w:style>
  <w:style w:type="character" w:styleId="Hipervnculovisitado">
    <w:name w:val="FollowedHyperlink"/>
    <w:basedOn w:val="Fuentedeprrafopredeter"/>
    <w:uiPriority w:val="99"/>
    <w:semiHidden/>
    <w:unhideWhenUsed/>
    <w:rsid w:val="009D189A"/>
    <w:rPr>
      <w:color w:val="800080" w:themeColor="followedHyperlink"/>
      <w:u w:val="single"/>
    </w:rPr>
  </w:style>
  <w:style w:type="table" w:customStyle="1" w:styleId="a0">
    <w:basedOn w:val="TableNormal2"/>
    <w:pPr>
      <w:spacing w:after="0" w:line="240" w:lineRule="auto"/>
    </w:pPr>
    <w:tblPr>
      <w:tblStyleRowBandSize w:val="1"/>
      <w:tblStyleColBandSize w:val="1"/>
      <w:tblCellMar>
        <w:left w:w="115" w:type="dxa"/>
        <w:right w:w="115" w:type="dxa"/>
      </w:tblCellMar>
    </w:tblPr>
    <w:tcPr>
      <w:shd w:val="clear" w:color="auto" w:fill="FBE5D5"/>
    </w:tcPr>
  </w:style>
  <w:style w:type="paragraph" w:styleId="Encabezado">
    <w:name w:val="header"/>
    <w:basedOn w:val="Normal"/>
    <w:link w:val="EncabezadoCar"/>
    <w:uiPriority w:val="99"/>
    <w:unhideWhenUsed/>
    <w:rsid w:val="00667D4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67D40"/>
  </w:style>
  <w:style w:type="paragraph" w:styleId="Piedepgina">
    <w:name w:val="footer"/>
    <w:basedOn w:val="Normal"/>
    <w:link w:val="PiedepginaCar"/>
    <w:uiPriority w:val="99"/>
    <w:unhideWhenUsed/>
    <w:rsid w:val="00667D4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67D40"/>
  </w:style>
  <w:style w:type="paragraph" w:styleId="Prrafodelista">
    <w:name w:val="List Paragraph"/>
    <w:basedOn w:val="Normal"/>
    <w:uiPriority w:val="34"/>
    <w:qFormat/>
    <w:rsid w:val="00E652AF"/>
    <w:pPr>
      <w:ind w:left="720"/>
      <w:contextualSpacing/>
    </w:pPr>
  </w:style>
  <w:style w:type="paragraph" w:styleId="TtuloTDC">
    <w:name w:val="TOC Heading"/>
    <w:next w:val="Normal"/>
    <w:uiPriority w:val="39"/>
    <w:unhideWhenUsed/>
    <w:qFormat/>
    <w:rsid w:val="00F6383E"/>
    <w:pPr>
      <w:spacing w:before="240" w:after="0"/>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F6383E"/>
    <w:pPr>
      <w:spacing w:after="100"/>
    </w:pPr>
  </w:style>
  <w:style w:type="paragraph" w:styleId="NormalWeb">
    <w:name w:val="Normal (Web)"/>
    <w:basedOn w:val="Normal"/>
    <w:uiPriority w:val="99"/>
    <w:unhideWhenUsed/>
    <w:rsid w:val="004C4848"/>
    <w:rPr>
      <w:rFonts w:ascii="Times New Roman" w:hAnsi="Times New Roman" w:cs="Times New Roman"/>
      <w:sz w:val="24"/>
      <w:szCs w:val="24"/>
    </w:rPr>
  </w:style>
  <w:style w:type="character" w:styleId="nfasis">
    <w:name w:val="Emphasis"/>
    <w:basedOn w:val="Fuentedeprrafopredeter"/>
    <w:uiPriority w:val="20"/>
    <w:qFormat/>
    <w:rsid w:val="00287AE2"/>
    <w:rPr>
      <w:i/>
      <w:iCs/>
    </w:rPr>
  </w:style>
  <w:style w:type="paragraph" w:styleId="Subttulo">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paragraph" w:styleId="Bibliografa">
    <w:name w:val="Bibliography"/>
    <w:basedOn w:val="Normal"/>
    <w:next w:val="Normal"/>
    <w:uiPriority w:val="37"/>
    <w:unhideWhenUsed/>
    <w:rsid w:val="00A3153D"/>
    <w:pPr>
      <w:tabs>
        <w:tab w:val="left" w:pos="384"/>
      </w:tabs>
      <w:spacing w:after="0" w:line="240" w:lineRule="auto"/>
      <w:ind w:left="384" w:hanging="384"/>
    </w:pPr>
  </w:style>
  <w:style w:type="paragraph" w:styleId="TDC2">
    <w:name w:val="toc 2"/>
    <w:basedOn w:val="Normal"/>
    <w:next w:val="Normal"/>
    <w:autoRedefine/>
    <w:uiPriority w:val="39"/>
    <w:unhideWhenUsed/>
    <w:rsid w:val="00A3153D"/>
    <w:pPr>
      <w:spacing w:after="100"/>
      <w:ind w:left="220"/>
    </w:pPr>
  </w:style>
  <w:style w:type="paragraph" w:styleId="Descripcin">
    <w:name w:val="caption"/>
    <w:basedOn w:val="Normal"/>
    <w:next w:val="Normal"/>
    <w:uiPriority w:val="35"/>
    <w:unhideWhenUsed/>
    <w:qFormat/>
    <w:rsid w:val="00361377"/>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91CB5"/>
    <w:rPr>
      <w:sz w:val="16"/>
      <w:szCs w:val="16"/>
    </w:rPr>
  </w:style>
  <w:style w:type="paragraph" w:styleId="Textocomentario">
    <w:name w:val="annotation text"/>
    <w:basedOn w:val="Normal"/>
    <w:link w:val="TextocomentarioCar"/>
    <w:uiPriority w:val="99"/>
    <w:semiHidden/>
    <w:unhideWhenUsed/>
    <w:rsid w:val="00091CB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1CB5"/>
    <w:rPr>
      <w:sz w:val="20"/>
      <w:szCs w:val="20"/>
    </w:rPr>
  </w:style>
  <w:style w:type="paragraph" w:styleId="Asuntodelcomentario">
    <w:name w:val="annotation subject"/>
    <w:basedOn w:val="Textocomentario"/>
    <w:next w:val="Textocomentario"/>
    <w:link w:val="AsuntodelcomentarioCar"/>
    <w:uiPriority w:val="99"/>
    <w:semiHidden/>
    <w:unhideWhenUsed/>
    <w:rsid w:val="00091CB5"/>
    <w:rPr>
      <w:b/>
      <w:bCs/>
    </w:rPr>
  </w:style>
  <w:style w:type="character" w:customStyle="1" w:styleId="AsuntodelcomentarioCar">
    <w:name w:val="Asunto del comentario Car"/>
    <w:basedOn w:val="TextocomentarioCar"/>
    <w:link w:val="Asuntodelcomentario"/>
    <w:uiPriority w:val="99"/>
    <w:semiHidden/>
    <w:rsid w:val="00091CB5"/>
    <w:rPr>
      <w:b/>
      <w:bCs/>
      <w:sz w:val="20"/>
      <w:szCs w:val="20"/>
    </w:rPr>
  </w:style>
  <w:style w:type="character" w:styleId="Mencinsinresolver">
    <w:name w:val="Unresolved Mention"/>
    <w:basedOn w:val="Fuentedeprrafopredeter"/>
    <w:uiPriority w:val="99"/>
    <w:semiHidden/>
    <w:unhideWhenUsed/>
    <w:rsid w:val="00847A8C"/>
    <w:rPr>
      <w:color w:val="605E5C"/>
      <w:shd w:val="clear" w:color="auto" w:fill="E1DFDD"/>
    </w:rPr>
  </w:style>
  <w:style w:type="character" w:styleId="Textoennegrita">
    <w:name w:val="Strong"/>
    <w:basedOn w:val="Fuentedeprrafopredeter"/>
    <w:uiPriority w:val="22"/>
    <w:qFormat/>
    <w:rsid w:val="00847A8C"/>
    <w:rPr>
      <w:b/>
      <w:bCs/>
    </w:rPr>
  </w:style>
  <w:style w:type="table" w:styleId="Tablaconcuadrcula">
    <w:name w:val="Table Grid"/>
    <w:basedOn w:val="Tablanormal"/>
    <w:uiPriority w:val="39"/>
    <w:rsid w:val="00704C83"/>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sv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TN+vvihFrLMuxaqqMlADtj0VMw==">CgMxLjA4AHIhMXNXNktLS0Y5Z24wOHRQaXNrLVRWWG02VXpuZVhIaVMw</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0DD240E-36E2-4ABF-B9BF-EBE6E1912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5</TotalTime>
  <Pages>43</Pages>
  <Words>15700</Words>
  <Characters>86354</Characters>
  <Application>Microsoft Office Word</Application>
  <DocSecurity>0</DocSecurity>
  <Lines>719</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ces Azañero, Reynaldo Emilio</dc:creator>
  <cp:lastModifiedBy>AULA</cp:lastModifiedBy>
  <cp:revision>29</cp:revision>
  <dcterms:created xsi:type="dcterms:W3CDTF">2025-11-09T02:13:00Z</dcterms:created>
  <dcterms:modified xsi:type="dcterms:W3CDTF">2025-12-1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wYYfV8JU"/&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